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17683B" w14:textId="10FEAE8A" w:rsidR="00E97402" w:rsidRDefault="00E97402">
      <w:pPr>
        <w:pStyle w:val="Text"/>
        <w:ind w:firstLine="0"/>
        <w:rPr>
          <w:sz w:val="18"/>
          <w:szCs w:val="18"/>
        </w:rPr>
      </w:pPr>
    </w:p>
    <w:p w14:paraId="1F068198" w14:textId="41283436" w:rsidR="00E97402" w:rsidRPr="005919BE" w:rsidRDefault="003A10C0" w:rsidP="003A10C0">
      <w:pPr>
        <w:pStyle w:val="Ttulo"/>
        <w:framePr w:wrap="notBeside"/>
        <w:rPr>
          <w:lang w:val="es-CO"/>
        </w:rPr>
      </w:pPr>
      <w:r w:rsidRPr="003A10C0">
        <w:rPr>
          <w:lang w:val="es-CO"/>
        </w:rPr>
        <w:t>Sistemas de Información Geográfica</w:t>
      </w:r>
    </w:p>
    <w:p w14:paraId="562DF93B" w14:textId="4482F78C" w:rsidR="00B81688" w:rsidRPr="00B81688" w:rsidRDefault="0049662B" w:rsidP="00B81688">
      <w:pPr>
        <w:framePr w:w="9072" w:hSpace="187" w:vSpace="187" w:wrap="notBeside" w:vAnchor="text" w:hAnchor="page" w:xAlign="center" w:y="1"/>
        <w:widowControl w:val="0"/>
        <w:jc w:val="center"/>
        <w:rPr>
          <w:color w:val="000000"/>
          <w:sz w:val="22"/>
          <w:szCs w:val="22"/>
          <w:lang w:eastAsia="es-EC"/>
        </w:rPr>
      </w:pPr>
      <w:r>
        <w:rPr>
          <w:color w:val="000000"/>
          <w:sz w:val="22"/>
          <w:szCs w:val="22"/>
          <w:lang w:eastAsia="es-EC"/>
        </w:rPr>
        <w:t>Melvin Gorozabel Bazurto</w:t>
      </w:r>
    </w:p>
    <w:p w14:paraId="3CBF27FF" w14:textId="77777777" w:rsidR="00B81688" w:rsidRPr="00B81688" w:rsidRDefault="00B81688" w:rsidP="00B81688">
      <w:pPr>
        <w:framePr w:w="9072" w:hSpace="187" w:vSpace="187" w:wrap="notBeside" w:vAnchor="text" w:hAnchor="page" w:xAlign="center" w:y="1"/>
        <w:widowControl w:val="0"/>
        <w:pBdr>
          <w:top w:val="nil"/>
          <w:left w:val="nil"/>
          <w:bottom w:val="nil"/>
          <w:right w:val="nil"/>
          <w:between w:val="nil"/>
        </w:pBdr>
        <w:spacing w:line="276" w:lineRule="auto"/>
        <w:jc w:val="center"/>
        <w:rPr>
          <w:i/>
          <w:color w:val="000000"/>
          <w:lang w:eastAsia="es-EC"/>
        </w:rPr>
      </w:pPr>
      <w:r w:rsidRPr="00B81688">
        <w:rPr>
          <w:i/>
          <w:color w:val="000000"/>
          <w:lang w:eastAsia="es-EC"/>
        </w:rPr>
        <w:t>Escuela De Sistemas Y Computación, PUCE- Esmeraldas</w:t>
      </w:r>
    </w:p>
    <w:p w14:paraId="0C6E3A21" w14:textId="77777777" w:rsidR="00B81688" w:rsidRPr="00B81688" w:rsidRDefault="00B81688" w:rsidP="00B81688">
      <w:pPr>
        <w:framePr w:w="9072" w:hSpace="187" w:vSpace="187" w:wrap="notBeside" w:vAnchor="text" w:hAnchor="page" w:xAlign="center" w:y="1"/>
        <w:widowControl w:val="0"/>
        <w:pBdr>
          <w:top w:val="nil"/>
          <w:left w:val="nil"/>
          <w:bottom w:val="nil"/>
          <w:right w:val="nil"/>
          <w:between w:val="nil"/>
        </w:pBdr>
        <w:spacing w:line="276" w:lineRule="auto"/>
        <w:jc w:val="center"/>
        <w:rPr>
          <w:i/>
          <w:color w:val="000000"/>
          <w:lang w:eastAsia="es-EC"/>
        </w:rPr>
      </w:pPr>
      <w:r w:rsidRPr="00B81688">
        <w:rPr>
          <w:i/>
          <w:color w:val="000000"/>
          <w:lang w:eastAsia="es-EC"/>
        </w:rPr>
        <w:t>Esmeraldas, Ecuador</w:t>
      </w:r>
    </w:p>
    <w:p w14:paraId="7BB8CB51" w14:textId="214EF196" w:rsidR="00B81688" w:rsidRPr="00B81688" w:rsidRDefault="008733D8" w:rsidP="00B81688">
      <w:pPr>
        <w:framePr w:w="9072" w:hSpace="187" w:vSpace="187" w:wrap="notBeside" w:vAnchor="text" w:hAnchor="page" w:xAlign="center" w:y="1"/>
        <w:widowControl w:val="0"/>
        <w:pBdr>
          <w:top w:val="nil"/>
          <w:left w:val="nil"/>
          <w:bottom w:val="nil"/>
          <w:right w:val="nil"/>
          <w:between w:val="nil"/>
        </w:pBdr>
        <w:spacing w:line="276" w:lineRule="auto"/>
        <w:jc w:val="center"/>
        <w:rPr>
          <w:rFonts w:ascii="Courier New" w:eastAsia="Courier New" w:hAnsi="Courier New" w:cs="Courier New"/>
          <w:color w:val="000000"/>
          <w:sz w:val="18"/>
          <w:szCs w:val="18"/>
          <w:lang w:eastAsia="es-EC"/>
        </w:rPr>
      </w:pPr>
      <w:r>
        <w:rPr>
          <w:rFonts w:ascii="Courier New" w:eastAsia="Courier New" w:hAnsi="Courier New" w:cs="Courier New"/>
          <w:color w:val="000000"/>
          <w:sz w:val="18"/>
          <w:szCs w:val="18"/>
          <w:lang w:eastAsia="es-EC"/>
        </w:rPr>
        <w:t>g</w:t>
      </w:r>
      <w:r w:rsidR="0049662B">
        <w:rPr>
          <w:rFonts w:ascii="Courier New" w:eastAsia="Courier New" w:hAnsi="Courier New" w:cs="Courier New"/>
          <w:color w:val="000000"/>
          <w:sz w:val="18"/>
          <w:szCs w:val="18"/>
          <w:lang w:eastAsia="es-EC"/>
        </w:rPr>
        <w:t>orozabel13@gmail.com</w:t>
      </w:r>
    </w:p>
    <w:p w14:paraId="57A655BF" w14:textId="5166F084" w:rsidR="00E97402" w:rsidRDefault="00E97402">
      <w:pPr>
        <w:pStyle w:val="Authors"/>
        <w:framePr w:wrap="notBeside"/>
      </w:pPr>
    </w:p>
    <w:p w14:paraId="23345CB3" w14:textId="15D3C2E9" w:rsidR="00E97402" w:rsidRPr="003002B2" w:rsidRDefault="000D2F0D">
      <w:pPr>
        <w:pStyle w:val="Abstract"/>
        <w:rPr>
          <w:sz w:val="20"/>
        </w:rPr>
      </w:pPr>
      <w:r>
        <w:rPr>
          <w:i/>
          <w:iCs/>
          <w:sz w:val="20"/>
        </w:rPr>
        <w:t>Resumen</w:t>
      </w:r>
      <w:r w:rsidR="00E97402" w:rsidRPr="003002B2">
        <w:rPr>
          <w:sz w:val="20"/>
        </w:rPr>
        <w:t>—</w:t>
      </w:r>
      <w:r w:rsidR="00D5536F" w:rsidRPr="003002B2">
        <w:rPr>
          <w:sz w:val="20"/>
        </w:rPr>
        <w:t xml:space="preserve"> </w:t>
      </w:r>
      <w:r w:rsidR="002F3857" w:rsidRPr="003002B2">
        <w:rPr>
          <w:sz w:val="20"/>
        </w:rPr>
        <w:t>Un Sistema de Información Geográfica</w:t>
      </w:r>
      <w:r w:rsidR="00BB15DC">
        <w:rPr>
          <w:sz w:val="20"/>
        </w:rPr>
        <w:t xml:space="preserve"> es usado por la mayor parte de sectores productivos</w:t>
      </w:r>
      <w:r w:rsidR="00A91D48">
        <w:rPr>
          <w:sz w:val="20"/>
        </w:rPr>
        <w:t xml:space="preserve"> </w:t>
      </w:r>
      <w:r w:rsidR="00BB15DC">
        <w:rPr>
          <w:sz w:val="20"/>
        </w:rPr>
        <w:t>en el mundo</w:t>
      </w:r>
      <w:r w:rsidR="00943AFB" w:rsidRPr="003002B2">
        <w:rPr>
          <w:sz w:val="20"/>
        </w:rPr>
        <w:t xml:space="preserve">, </w:t>
      </w:r>
      <w:r w:rsidR="00A91D48">
        <w:rPr>
          <w:sz w:val="20"/>
        </w:rPr>
        <w:t xml:space="preserve">debido a que facilita la planeación y distribución de los activos de las empresas garantizando </w:t>
      </w:r>
      <w:r w:rsidR="002E7891">
        <w:rPr>
          <w:sz w:val="20"/>
        </w:rPr>
        <w:t xml:space="preserve">su optimo crecimiento y en cuanto a los sectores del estado ayuda a distribuir las </w:t>
      </w:r>
      <w:r w:rsidR="007443F2">
        <w:rPr>
          <w:sz w:val="20"/>
        </w:rPr>
        <w:t>obras y</w:t>
      </w:r>
      <w:r w:rsidR="002E7891">
        <w:rPr>
          <w:sz w:val="20"/>
        </w:rPr>
        <w:t xml:space="preserve"> suministros</w:t>
      </w:r>
      <w:r w:rsidR="007443F2">
        <w:rPr>
          <w:sz w:val="20"/>
        </w:rPr>
        <w:t xml:space="preserve"> con una eficacia más elevada.</w:t>
      </w:r>
    </w:p>
    <w:p w14:paraId="2AD5107A" w14:textId="77777777" w:rsidR="00E97402" w:rsidRDefault="00E97402"/>
    <w:p w14:paraId="6F54A56C" w14:textId="77777777" w:rsidR="00E97402" w:rsidRDefault="00E97402">
      <w:bookmarkStart w:id="0" w:name="PointTmp"/>
    </w:p>
    <w:bookmarkEnd w:id="0"/>
    <w:p w14:paraId="1D5B113B" w14:textId="0869335F" w:rsidR="00E97402" w:rsidRDefault="00E97402" w:rsidP="007A73EF">
      <w:pPr>
        <w:pStyle w:val="Ttulo1"/>
        <w:numPr>
          <w:ilvl w:val="0"/>
          <w:numId w:val="0"/>
        </w:numPr>
        <w:rPr>
          <w:b/>
        </w:rPr>
      </w:pPr>
      <w:r w:rsidRPr="00CF484A">
        <w:rPr>
          <w:b/>
        </w:rPr>
        <w:t>INTRODUCTION</w:t>
      </w:r>
    </w:p>
    <w:p w14:paraId="46E473FD" w14:textId="3471F97C" w:rsidR="00E02653" w:rsidRPr="00E02653" w:rsidRDefault="00EA101F" w:rsidP="003D738E">
      <w:pPr>
        <w:jc w:val="both"/>
      </w:pPr>
      <w:r>
        <w:t xml:space="preserve">La presente investigación se basa en los sistemas de </w:t>
      </w:r>
      <w:r w:rsidR="00616D06">
        <w:t>información</w:t>
      </w:r>
      <w:r w:rsidR="009D4281">
        <w:t xml:space="preserve"> geográfica </w:t>
      </w:r>
      <w:r>
        <w:t xml:space="preserve">y su aplicación en la vida diaria, con los conocimientos </w:t>
      </w:r>
      <w:r w:rsidR="009D4281">
        <w:t xml:space="preserve">captados en la materia se conoce que pueden tener varias aplicaciones por ejemplo para hacer estudios de mercado hasta para localizar las zonas mas afectadas de un país </w:t>
      </w:r>
      <w:r w:rsidR="009B1FF2">
        <w:t xml:space="preserve">que haya sufrido alguna catástrofe natural; los sistemas de </w:t>
      </w:r>
      <w:r w:rsidR="00616D06">
        <w:t>información</w:t>
      </w:r>
      <w:r w:rsidR="009B1FF2">
        <w:t xml:space="preserve"> geográfica son herramientas muy potentes</w:t>
      </w:r>
      <w:r w:rsidR="003D738E">
        <w:t>; los costos de implementación de estos sistemas suelen ser muy elevados.</w:t>
      </w:r>
    </w:p>
    <w:p w14:paraId="463C123B" w14:textId="176A5607" w:rsidR="008A3C23" w:rsidRDefault="00802952" w:rsidP="003D738E">
      <w:pPr>
        <w:pStyle w:val="Ttulo1"/>
        <w:numPr>
          <w:ilvl w:val="0"/>
          <w:numId w:val="0"/>
        </w:numPr>
        <w:jc w:val="left"/>
        <w:rPr>
          <w:b/>
        </w:rPr>
      </w:pPr>
      <w:r w:rsidRPr="00AB2303">
        <w:rPr>
          <w:b/>
        </w:rPr>
        <w:t xml:space="preserve">¿Qué es un </w:t>
      </w:r>
      <w:r w:rsidR="00567BCD">
        <w:rPr>
          <w:b/>
        </w:rPr>
        <w:t xml:space="preserve">sistema de </w:t>
      </w:r>
      <w:r w:rsidR="000E145F">
        <w:rPr>
          <w:b/>
        </w:rPr>
        <w:t>información</w:t>
      </w:r>
      <w:r w:rsidR="00567BCD">
        <w:rPr>
          <w:b/>
        </w:rPr>
        <w:t xml:space="preserve"> geográfica</w:t>
      </w:r>
      <w:r w:rsidRPr="00AB2303">
        <w:rPr>
          <w:b/>
        </w:rPr>
        <w:t>?</w:t>
      </w:r>
    </w:p>
    <w:p w14:paraId="6572FBD8" w14:textId="3C527654" w:rsidR="00C25D05" w:rsidRDefault="006B63F4" w:rsidP="00F132AA">
      <w:pPr>
        <w:jc w:val="both"/>
      </w:pPr>
      <w:r>
        <w:t>Un SIG es una herramienta moderna, echa para trabajar con información</w:t>
      </w:r>
      <w:r w:rsidR="004060D2">
        <w:t xml:space="preserve"> espacial mediante la captura, análisis, almacenamiento, transformación y presentación de </w:t>
      </w:r>
      <w:r w:rsidR="00CC0BD3">
        <w:t>la información geográfica y sus atributos</w:t>
      </w:r>
      <w:r w:rsidR="008616F0">
        <w:t xml:space="preserve"> como medios para la toma de decisiones en áreas de desarrollo.</w:t>
      </w:r>
      <w:r w:rsidR="00F132AA">
        <w:fldChar w:fldCharType="begin" w:fldLock="1"/>
      </w:r>
      <w:r w:rsidR="00F132AA">
        <w:instrText>ADDIN CSL_CITATION {"citationItems":[{"id":"ITEM-1","itemData":{"abstract":"Arianna Aguirre-Araus, arianna@ciget.holguin.inf.cu. Teléfono: 422203. Centro de Información y Gestión Tecnológica (CIGET), CITMA, Holguín , Cuba. RESUMEN El trabajo hace referencia al inventario de las entidades con riesgos biológicos en la provincia de Holguín y al diagnóstico del lugar donde se encuentran situadas; se presenta el Mapa de Riesgo Biológico de la provincia a partir de la creación de las bases de datos y la identificación de las áreas y las instalaciones con riesgo biológico, mediante el uso del Sistema de Información Geográfico MapInfo para el diseño y estratificación de las capas que lo conforman. Su objetivo es facilitar las actividades de planificación estratégica del territorio , teniendo en cuenta los riesgos biológicos presentes en el lugar. El desarrollo de la investigación demandó la utilización de diferentes métodos y técnicas de investigación: teóricos: histórico-lógico, el análisis y síntesis, inducción-deducción y la modelación; así como empíricos, con el auxilio de técnicas como la observación, el análisis porcentual y los métodos estadísticos para el análisis de datos. Además, el trabajo propone acciones para la prevención del desastre sanitario. Palabras clave: sistema de información geográfico, gestión de riesgos, bioseguridad. ABSTRACT The work refers to the inventory of biological hazards in the province of Holguín and the diagnosis of the places where they are located. A Biohazard Map of the province is presented, resulting from the creation of databases and the identification of areas and faciliti es with biological risks, all using the MapInfo Geographic Information System for the design and stratification of its layers. It also aims at making easier the strategies of spatial planning regarding the biological hazard of the place. Different methods and techniques were used for the development of this investigation. Theoretical methods: historical-logical, analysis-synthesis, induction-deduction, modeling. Empirical techniques: observation, percentage analysis and statistical methods for data analysi s. Furthermore the paper proposes some actions to prevent health disasters.","author":[{"dropping-particle":"","family":"Aguirre Araus","given":"Arianna","non-dropping-particle":"","parse-names":false,"suffix":""}],"container-title":"Ciencia en su PC","id":"ITEM-1","issue":"4","issued":{"date-parts":[["2013"]]},"number-of-pages":"103-110","title":"Sistema De Información Geográfica Para La Gestión De La Bioseguridad En La Provincia Holguín.","type":"report"},"uris":["http://www.mendeley.com/documents/?uuid=7c372374-208f-3fa2-8313-bba954c24efb"]}],"mendeley":{"formattedCitation":"[1]","plainTextFormattedCitation":"[1]","previouslyFormattedCitation":"[1]"},"properties":{"noteIndex":0},"schema":"https://github.com/citation-style-language/schema/raw/master/csl-citation.json"}</w:instrText>
      </w:r>
      <w:r w:rsidR="00F132AA">
        <w:fldChar w:fldCharType="separate"/>
      </w:r>
      <w:r w:rsidR="00F132AA" w:rsidRPr="00F132AA">
        <w:rPr>
          <w:noProof/>
        </w:rPr>
        <w:t>[1]</w:t>
      </w:r>
      <w:r w:rsidR="00F132AA">
        <w:fldChar w:fldCharType="end"/>
      </w:r>
    </w:p>
    <w:p w14:paraId="42924D9B" w14:textId="77777777" w:rsidR="00582DD7" w:rsidRDefault="00582DD7" w:rsidP="00F132AA">
      <w:pPr>
        <w:jc w:val="both"/>
      </w:pPr>
    </w:p>
    <w:p w14:paraId="7767D89B" w14:textId="21CBAA68" w:rsidR="00582DD7" w:rsidRPr="00C25D05" w:rsidRDefault="00582DD7" w:rsidP="00582DD7">
      <w:pPr>
        <w:jc w:val="both"/>
      </w:pPr>
      <w:r w:rsidRPr="00582DD7">
        <w:t xml:space="preserve">En la última década los Sistemas de Información Geográfica se han convertido en herramientas de trabajo esenciales en el planeamiento urbano y en la gestión de recursos. </w:t>
      </w:r>
      <w:r w:rsidRPr="00582DD7">
        <w:t>Su capacidad para almacenar, recuperar, analizar, modelizar y representar amplias extensiones de terreno con enormes volúmenes de datos espaciales los ha</w:t>
      </w:r>
      <w:r w:rsidRPr="00582DD7">
        <w:t xml:space="preserve"> situado a la cabeza de una gran cantidad de aplicaciones.</w:t>
      </w:r>
      <w:r>
        <w:fldChar w:fldCharType="begin" w:fldLock="1"/>
      </w:r>
      <w:r w:rsidR="00A2083A">
        <w:instrText>ADDIN CSL_CITATION {"citationItems":[{"id":"ITEM-1","itemData":{"abstract":"Arianna Aguirre-Araus, arianna@ciget.holguin.inf.cu. Teléfono: 422203. Centro de Información y Gestión Tecnológica (CIGET), CITMA, Holguín , Cuba. RESUMEN El trabajo hace referencia al inventario de las entidades con riesgos biológicos en la provincia de Holguín y al diagnóstico del lugar donde se encuentran situadas; se presenta el Mapa de Riesgo Biológico de la provincia a partir de la creación de las bases de datos y la identificación de las áreas y las instalaciones con riesgo biológico, mediante el uso del Sistema de Información Geográfico MapInfo para el diseño y estratificación de las capas que lo conforman. Su objetivo es facilitar las actividades de planificación estratégica del territorio , teniendo en cuenta los riesgos biológicos presentes en el lugar. El desarrollo de la investigación demandó la utilización de diferentes métodos y técnicas de investigación: teóricos: histórico-lógico, el análisis y síntesis, inducción-deducción y la modelación; así como empíricos, con el auxilio de técnicas como la observación, el análisis porcentual y los métodos estadísticos para el análisis de datos. Además, el trabajo propone acciones para la prevención del desastre sanitario. Palabras clave: sistema de información geográfico, gestión de riesgos, bioseguridad. ABSTRACT The work refers to the inventory of biological hazards in the province of Holguín and the diagnosis of the places where they are located. A Biohazard Map of the province is presented, resulting from the creation of databases and the identification of areas and faciliti es with biological risks, all using the MapInfo Geographic Information System for the design and stratification of its layers. It also aims at making easier the strategies of spatial planning regarding the biological hazard of the place. Different methods and techniques were used for the development of this investigation. Theoretical methods: historical-logical, analysis-synthesis, induction-deduction, modeling. Empirical techniques: observation, percentage analysis and statistical methods for data analysi s. Furthermore the paper proposes some actions to prevent health disasters.","author":[{"dropping-particle":"","family":"Aguirre Araus","given":"Arianna","non-dropping-particle":"","parse-names":false,"suffix":""}],"container-title":"Ciencia en su PC","id":"ITEM-1","issue":"4","issued":{"date-parts":[["2013"]]},"number-of-pages":"103-110","title":"Sistema De Información Geográfica Para La Gestión De La Bioseguridad En La Provincia Holguín.","type":"report"},"uris":["http://www.mendeley.com/documents/?uuid=7c372374-208f-3fa2-8313-bba954c24efb"]}],"mendeley":{"formattedCitation":"[1]","plainTextFormattedCitation":"[1]","previouslyFormattedCitation":"[1]"},"properties":{"noteIndex":0},"schema":"https://github.com/citation-style-language/schema/raw/master/csl-citation.json"}</w:instrText>
      </w:r>
      <w:r>
        <w:fldChar w:fldCharType="separate"/>
      </w:r>
      <w:r w:rsidRPr="00582DD7">
        <w:rPr>
          <w:noProof/>
        </w:rPr>
        <w:t>[1]</w:t>
      </w:r>
      <w:r>
        <w:fldChar w:fldCharType="end"/>
      </w:r>
    </w:p>
    <w:p w14:paraId="09942EB0" w14:textId="254EE4CB" w:rsidR="00E97402" w:rsidRDefault="00E97402" w:rsidP="00F132AA">
      <w:pPr>
        <w:pStyle w:val="Text"/>
        <w:ind w:left="765" w:firstLine="0"/>
      </w:pPr>
    </w:p>
    <w:p w14:paraId="4CFE71E7" w14:textId="2692020D" w:rsidR="00E97B99" w:rsidRPr="00CF484A" w:rsidRDefault="00DB63BF" w:rsidP="00F7217A">
      <w:pPr>
        <w:pStyle w:val="Ttulo2"/>
        <w:numPr>
          <w:ilvl w:val="0"/>
          <w:numId w:val="0"/>
        </w:numPr>
        <w:rPr>
          <w:b/>
          <w:i w:val="0"/>
        </w:rPr>
      </w:pPr>
      <w:r w:rsidRPr="00CF484A">
        <w:rPr>
          <w:b/>
          <w:i w:val="0"/>
        </w:rPr>
        <w:t>COMPONENTES DE UN SIG</w:t>
      </w:r>
    </w:p>
    <w:p w14:paraId="238F24F9" w14:textId="77E913C5" w:rsidR="00E202B7" w:rsidRDefault="001F1378" w:rsidP="00CC552F">
      <w:pPr>
        <w:pStyle w:val="Text"/>
        <w:ind w:firstLine="0"/>
      </w:pPr>
      <w:r>
        <w:t>Un Sistema de Información Geográfico, está compuesto por los mismos elementos de cualquier sistema de información, que esté orientado hacia la toma de decisiones, con la característica adicional de permitir el manejo de los datos espaciales, en forma integrada con los datos descriptivos.</w:t>
      </w:r>
      <w:r w:rsidR="00E202B7">
        <w:fldChar w:fldCharType="begin" w:fldLock="1"/>
      </w:r>
      <w:r w:rsidR="00FA576F">
        <w:instrText>ADDIN CSL_CITATION {"citationItems":[{"id":"ITEM-1","itemData":{"ISSN":"0129-5608","abstract":"Los sistemas de información tradicionales, orientados hacia el suministro de información útil para la toma de decisiones mediante la manipulación de una base de datos numérica, estaban impedidos para combinar simultáneamente los datos espaciales o gráficos 'Con sus datos descriptivos asociados. Esta labor de análisis se convertía entonces, en un proceso bastante complejo donde los cálculos geográficos debían realizarse por separado para, posteriormente buscar la manera de que los usuarios finales pudieran visualizar gráficamente los resultados tabulados sobre esquemas y mapas, en forma manual, o con la ayuda de programas de dibujo como el AUTOCAD. Esta tecnología, conocida con el nombre genérico de SISTEMAS DE INFORMACION GEOGRAFICO (SIG), se ha convertido en una poderosa herramienta al alcance de estudiantes y profesionales como ingenieros, geógrafos, médicos, historiadores y, en general, para todos los planificadores de aquellas disciplinas que necesitan información geográfica o georreferenciada, como ayuda para la solución de sus problemas. El presente documento pretende dar algunos conceptos generales sobre los SIG, su definición, componentes, datos de entrada y algunos procedimientos de análisis que se ofrecen con los paquetes disponibles en el mercado.","author":[{"dropping-particle":"","family":"Sáenz Saavedra","given":"Néstor","non-dropping-particle":"","parse-names":false,"suffix":""}],"container-title":"Ingeniería e Investigación","id":"ITEM-1","issue":"28","issued":{"date-parts":[["1992"]]},"page":"31-40","title":"Los sistemas de información geográfica (SIG) una herramienta poderosa para la toma de decisiones","type":"article-journal","volume":"0"},"uris":["http://www.mendeley.com/documents/?uuid=867ddf00-d7c8-41cb-86fa-be5fc0c8303a"]}],"mendeley":{"formattedCitation":"[2]","plainTextFormattedCitation":"[2]","previouslyFormattedCitation":"[2]"},"properties":{"noteIndex":0},"schema":"https://github.com/citation-style-language/schema/raw/master/csl-citation.json"}</w:instrText>
      </w:r>
      <w:r w:rsidR="00E202B7">
        <w:fldChar w:fldCharType="separate"/>
      </w:r>
      <w:r w:rsidR="00E202B7" w:rsidRPr="00E202B7">
        <w:rPr>
          <w:noProof/>
        </w:rPr>
        <w:t>[2]</w:t>
      </w:r>
      <w:r w:rsidR="00E202B7">
        <w:fldChar w:fldCharType="end"/>
      </w:r>
      <w:r w:rsidR="00E202B7">
        <w:t xml:space="preserve"> </w:t>
      </w:r>
    </w:p>
    <w:p w14:paraId="43A8766F" w14:textId="30D4628E" w:rsidR="007443F2" w:rsidRDefault="007443F2" w:rsidP="00CC552F">
      <w:pPr>
        <w:pStyle w:val="Text"/>
        <w:ind w:firstLine="0"/>
      </w:pPr>
    </w:p>
    <w:p w14:paraId="5ED5C072" w14:textId="77777777" w:rsidR="007443F2" w:rsidRDefault="007443F2" w:rsidP="00CC552F">
      <w:pPr>
        <w:pStyle w:val="Text"/>
        <w:ind w:firstLine="0"/>
      </w:pPr>
      <w:bookmarkStart w:id="1" w:name="_GoBack"/>
      <w:bookmarkEnd w:id="1"/>
    </w:p>
    <w:p w14:paraId="5FDBA571" w14:textId="77777777" w:rsidR="00E202B7" w:rsidRDefault="00E202B7" w:rsidP="00CC552F">
      <w:pPr>
        <w:pStyle w:val="Text"/>
        <w:ind w:firstLine="0"/>
      </w:pPr>
    </w:p>
    <w:p w14:paraId="25E08F55" w14:textId="0866BA31" w:rsidR="00082A01" w:rsidRDefault="001F1378" w:rsidP="00CC552F">
      <w:pPr>
        <w:pStyle w:val="Text"/>
        <w:ind w:firstLine="0"/>
      </w:pPr>
      <w:r>
        <w:t xml:space="preserve">Estos elementos son: </w:t>
      </w:r>
    </w:p>
    <w:p w14:paraId="1048B89B" w14:textId="24E8D661" w:rsidR="00082A01" w:rsidRDefault="001F1378" w:rsidP="00082A01">
      <w:pPr>
        <w:pStyle w:val="Text"/>
        <w:numPr>
          <w:ilvl w:val="0"/>
          <w:numId w:val="43"/>
        </w:numPr>
      </w:pPr>
      <w:r>
        <w:t xml:space="preserve">Los equipos o "hardware", compuesto por el computador con sus respectivos dispositivos periféricos, incluyendo dentro de ellos los que permitan la entrada y salida de datos gráficos como mesa digitalizadora y graficadores de líneas. </w:t>
      </w:r>
      <w:r w:rsidR="00FA576F">
        <w:fldChar w:fldCharType="begin" w:fldLock="1"/>
      </w:r>
      <w:r w:rsidR="00FA576F">
        <w:instrText>ADDIN CSL_CITATION {"citationItems":[{"id":"ITEM-1","itemData":{"ISSN":"0129-5608","abstract":"Los sistemas de información tradicionales, orientados hacia el suministro de información útil para la toma de decisiones mediante la manipulación de una base de datos numérica, estaban impedidos para combinar simultáneamente los datos espaciales o gráficos 'Con sus datos descriptivos asociados. Esta labor de análisis se convertía entonces, en un proceso bastante complejo donde los cálculos geográficos debían realizarse por separado para, posteriormente buscar la manera de que los usuarios finales pudieran visualizar gráficamente los resultados tabulados sobre esquemas y mapas, en forma manual, o con la ayuda de programas de dibujo como el AUTOCAD. Esta tecnología, conocida con el nombre genérico de SISTEMAS DE INFORMACION GEOGRAFICO (SIG), se ha convertido en una poderosa herramienta al alcance de estudiantes y profesionales como ingenieros, geógrafos, médicos, historiadores y, en general, para todos los planificadores de aquellas disciplinas que necesitan información geográfica o georreferenciada, como ayuda para la solución de sus problemas. El presente documento pretende dar algunos conceptos generales sobre los SIG, su definición, componentes, datos de entrada y algunos procedimientos de análisis que se ofrecen con los paquetes disponibles en el mercado.","author":[{"dropping-particle":"","family":"Sáenz Saavedra","given":"Néstor","non-dropping-particle":"","parse-names":false,"suffix":""}],"container-title":"Ingeniería e Investigación","id":"ITEM-1","issue":"28","issued":{"date-parts":[["1992"]]},"page":"31-40","title":"Los sistemas de información geográfica (SIG) una herramienta poderosa para la toma de decisiones","type":"article-journal","volume":"0"},"uris":["http://www.mendeley.com/documents/?uuid=867ddf00-d7c8-41cb-86fa-be5fc0c8303a"]}],"mendeley":{"formattedCitation":"[2]","plainTextFormattedCitation":"[2]","previouslyFormattedCitation":"[2]"},"properties":{"noteIndex":0},"schema":"https://github.com/citation-style-language/schema/raw/master/csl-citation.json"}</w:instrText>
      </w:r>
      <w:r w:rsidR="00FA576F">
        <w:fldChar w:fldCharType="separate"/>
      </w:r>
      <w:r w:rsidR="00FA576F" w:rsidRPr="00FA576F">
        <w:rPr>
          <w:noProof/>
        </w:rPr>
        <w:t>[2]</w:t>
      </w:r>
      <w:r w:rsidR="00FA576F">
        <w:fldChar w:fldCharType="end"/>
      </w:r>
    </w:p>
    <w:p w14:paraId="1C3EBC95" w14:textId="77777777" w:rsidR="00D56006" w:rsidRDefault="00D56006" w:rsidP="00D56006">
      <w:pPr>
        <w:pStyle w:val="Text"/>
        <w:ind w:left="765" w:firstLine="0"/>
      </w:pPr>
    </w:p>
    <w:p w14:paraId="0B0BF7EF" w14:textId="615CC53D" w:rsidR="00D56006" w:rsidRDefault="001F1378" w:rsidP="00082A01">
      <w:pPr>
        <w:pStyle w:val="Text"/>
        <w:numPr>
          <w:ilvl w:val="0"/>
          <w:numId w:val="43"/>
        </w:numPr>
      </w:pPr>
      <w:r>
        <w:t xml:space="preserve"> El componente operativo o "software", compuesto por los comandos y programas especializados que actúan sobre la información contenida en la base de datos. Adicionalmente, incluye los programas de aplicación diseñados por el usuario. </w:t>
      </w:r>
      <w:r w:rsidR="00FA576F">
        <w:fldChar w:fldCharType="begin" w:fldLock="1"/>
      </w:r>
      <w:r w:rsidR="00FA576F">
        <w:instrText>ADDIN CSL_CITATION {"citationItems":[{"id":"ITEM-1","itemData":{"ISSN":"0129-5608","abstract":"Los sistemas de información tradicionales, orientados hacia el suministro de información útil para la toma de decisiones mediante la manipulación de una base de datos numérica, estaban impedidos para combinar simultáneamente los datos espaciales o gráficos 'Con sus datos descriptivos asociados. Esta labor de análisis se convertía entonces, en un proceso bastante complejo donde los cálculos geográficos debían realizarse por separado para, posteriormente buscar la manera de que los usuarios finales pudieran visualizar gráficamente los resultados tabulados sobre esquemas y mapas, en forma manual, o con la ayuda de programas de dibujo como el AUTOCAD. Esta tecnología, conocida con el nombre genérico de SISTEMAS DE INFORMACION GEOGRAFICO (SIG), se ha convertido en una poderosa herramienta al alcance de estudiantes y profesionales como ingenieros, geógrafos, médicos, historiadores y, en general, para todos los planificadores de aquellas disciplinas que necesitan información geográfica o georreferenciada, como ayuda para la solución de sus problemas. El presente documento pretende dar algunos conceptos generales sobre los SIG, su definición, componentes, datos de entrada y algunos procedimientos de análisis que se ofrecen con los paquetes disponibles en el mercado.","author":[{"dropping-particle":"","family":"Sáenz Saavedra","given":"Néstor","non-dropping-particle":"","parse-names":false,"suffix":""}],"container-title":"Ingeniería e Investigación","id":"ITEM-1","issue":"28","issued":{"date-parts":[["1992"]]},"page":"31-40","title":"Los sistemas de información geográfica (SIG) una herramienta poderosa para la toma de decisiones","type":"article-journal","volume":"0"},"uris":["http://www.mendeley.com/documents/?uuid=867ddf00-d7c8-41cb-86fa-be5fc0c8303a"]}],"mendeley":{"formattedCitation":"[2]","plainTextFormattedCitation":"[2]","previouslyFormattedCitation":"[2]"},"properties":{"noteIndex":0},"schema":"https://github.com/citation-style-language/schema/raw/master/csl-citation.json"}</w:instrText>
      </w:r>
      <w:r w:rsidR="00FA576F">
        <w:fldChar w:fldCharType="separate"/>
      </w:r>
      <w:r w:rsidR="00FA576F" w:rsidRPr="00FA576F">
        <w:rPr>
          <w:noProof/>
        </w:rPr>
        <w:t>[2]</w:t>
      </w:r>
      <w:r w:rsidR="00FA576F">
        <w:fldChar w:fldCharType="end"/>
      </w:r>
    </w:p>
    <w:p w14:paraId="35F0F0C3" w14:textId="77777777" w:rsidR="00D56006" w:rsidRDefault="00D56006" w:rsidP="00D56006">
      <w:pPr>
        <w:pStyle w:val="Prrafodelista"/>
      </w:pPr>
    </w:p>
    <w:p w14:paraId="70A99CCA" w14:textId="77777777" w:rsidR="00D56006" w:rsidRDefault="00D56006" w:rsidP="00D56006">
      <w:pPr>
        <w:pStyle w:val="Text"/>
        <w:ind w:left="765" w:firstLine="0"/>
      </w:pPr>
    </w:p>
    <w:p w14:paraId="2AB38DE0" w14:textId="6A386349" w:rsidR="00082A01" w:rsidRDefault="00D56006" w:rsidP="00082A01">
      <w:pPr>
        <w:pStyle w:val="Text"/>
        <w:numPr>
          <w:ilvl w:val="0"/>
          <w:numId w:val="43"/>
        </w:numPr>
      </w:pPr>
      <w:r>
        <w:t>Base De, datos</w:t>
      </w:r>
      <w:r w:rsidR="001F1378">
        <w:t xml:space="preserve">, representada por las bases de datos espaciales y las bases de datos descriptivas. La gran diferencia del potencial de un </w:t>
      </w:r>
      <w:proofErr w:type="gramStart"/>
      <w:r w:rsidR="001F1378">
        <w:t>SIG,</w:t>
      </w:r>
      <w:proofErr w:type="gramEnd"/>
      <w:r w:rsidR="001F1378">
        <w:t xml:space="preserve"> está en las facilidades que presenta para manejar conjuntamente o en forma simultánea las bases de datos espaciales y sus atributos. </w:t>
      </w:r>
      <w:r w:rsidR="00FA576F">
        <w:fldChar w:fldCharType="begin" w:fldLock="1"/>
      </w:r>
      <w:r w:rsidR="00FA576F">
        <w:instrText>ADDIN CSL_CITATION {"citationItems":[{"id":"ITEM-1","itemData":{"ISSN":"0129-5608","abstract":"Los sistemas de información tradicionales, orientados hacia el suministro de información útil para la toma de decisiones mediante la manipulación de una base de datos numérica, estaban impedidos para combinar simultáneamente los datos espaciales o gráficos 'Con sus datos descriptivos asociados. Esta labor de análisis se convertía entonces, en un proceso bastante complejo donde los cálculos geográficos debían realizarse por separado para, posteriormente buscar la manera de que los usuarios finales pudieran visualizar gráficamente los resultados tabulados sobre esquemas y mapas, en forma manual, o con la ayuda de programas de dibujo como el AUTOCAD. Esta tecnología, conocida con el nombre genérico de SISTEMAS DE INFORMACION GEOGRAFICO (SIG), se ha convertido en una poderosa herramienta al alcance de estudiantes y profesionales como ingenieros, geógrafos, médicos, historiadores y, en general, para todos los planificadores de aquellas disciplinas que necesitan información geográfica o georreferenciada, como ayuda para la solución de sus problemas. El presente documento pretende dar algunos conceptos generales sobre los SIG, su definición, componentes, datos de entrada y algunos procedimientos de análisis que se ofrecen con los paquetes disponibles en el mercado.","author":[{"dropping-particle":"","family":"Sáenz Saavedra","given":"Néstor","non-dropping-particle":"","parse-names":false,"suffix":""}],"container-title":"Ingeniería e Investigación","id":"ITEM-1","issue":"28","issued":{"date-parts":[["1992"]]},"page":"31-40","title":"Los sistemas de información geográfica (SIG) una herramienta poderosa para la toma de decisiones","type":"article-journal","volume":"0"},"uris":["http://www.mendeley.com/documents/?uuid=867ddf00-d7c8-41cb-86fa-be5fc0c8303a"]}],"mendeley":{"formattedCitation":"[2]","plainTextFormattedCitation":"[2]","previouslyFormattedCitation":"[2]"},"properties":{"noteIndex":0},"schema":"https://github.com/citation-style-language/schema/raw/master/csl-citation.json"}</w:instrText>
      </w:r>
      <w:r w:rsidR="00FA576F">
        <w:fldChar w:fldCharType="separate"/>
      </w:r>
      <w:r w:rsidR="00FA576F" w:rsidRPr="00FA576F">
        <w:rPr>
          <w:noProof/>
        </w:rPr>
        <w:t>[2]</w:t>
      </w:r>
      <w:r w:rsidR="00FA576F">
        <w:fldChar w:fldCharType="end"/>
      </w:r>
    </w:p>
    <w:p w14:paraId="02416CDB" w14:textId="77777777" w:rsidR="00D56006" w:rsidRDefault="00D56006" w:rsidP="00D56006">
      <w:pPr>
        <w:pStyle w:val="Text"/>
        <w:ind w:left="765" w:firstLine="0"/>
      </w:pPr>
    </w:p>
    <w:p w14:paraId="2F50DB3B" w14:textId="4417EC0B" w:rsidR="00D56006" w:rsidRDefault="001F1378" w:rsidP="00D56006">
      <w:pPr>
        <w:pStyle w:val="Text"/>
        <w:numPr>
          <w:ilvl w:val="0"/>
          <w:numId w:val="43"/>
        </w:numPr>
      </w:pPr>
      <w:r>
        <w:t>Los procedimientos, se refieren a l</w:t>
      </w:r>
      <w:r w:rsidR="00082A01">
        <w:t>a</w:t>
      </w:r>
      <w:r>
        <w:t>s instrucciones escritas que van dirigidas a los operadores o usuarios para el manejo eficiente y seguro de un SIG. Incluye los manuales técnicos y de los usuarios, de los paquetes y programas desarrollados por los usuarios.</w:t>
      </w:r>
      <w:r w:rsidR="00FA576F">
        <w:fldChar w:fldCharType="begin" w:fldLock="1"/>
      </w:r>
      <w:r w:rsidR="00FA576F">
        <w:instrText>ADDIN CSL_CITATION {"citationItems":[{"id":"ITEM-1","itemData":{"ISSN":"0129-5608","abstract":"Los sistemas de información tradicionales, orientados hacia el suministro de información útil para la toma de decisiones mediante la manipulación de una base de datos numérica, estaban impedidos para combinar simultáneamente los datos espaciales o gráficos 'Con sus datos descriptivos asociados. Esta labor de análisis se convertía entonces, en un proceso bastante complejo donde los cálculos geográficos debían realizarse por separado para, posteriormente buscar la manera de que los usuarios finales pudieran visualizar gráficamente los resultados tabulados sobre esquemas y mapas, en forma manual, o con la ayuda de programas de dibujo como el AUTOCAD. Esta tecnología, conocida con el nombre genérico de SISTEMAS DE INFORMACION GEOGRAFICO (SIG), se ha convertido en una poderosa herramienta al alcance de estudiantes y profesionales como ingenieros, geógrafos, médicos, historiadores y, en general, para todos los planificadores de aquellas disciplinas que necesitan información geográfica o georreferenciada, como ayuda para la solución de sus problemas. El presente documento pretende dar algunos conceptos generales sobre los SIG, su definición, componentes, datos de entrada y algunos procedimientos de análisis que se ofrecen con los paquetes disponibles en el mercado.","author":[{"dropping-particle":"","family":"Sáenz Saavedra","given":"Néstor","non-dropping-particle":"","parse-names":false,"suffix":""}],"container-title":"Ingeniería e Investigación","id":"ITEM-1","issue":"28","issued":{"date-parts":[["1992"]]},"page":"31-40","title":"Los sistemas de información geográfica (SIG) una herramienta poderosa para la toma de decisiones","type":"article-journal","volume":"0"},"uris":["http://www.mendeley.com/documents/?uuid=867ddf00-d7c8-41cb-86fa-be5fc0c8303a"]}],"mendeley":{"formattedCitation":"[2]","plainTextFormattedCitation":"[2]","previouslyFormattedCitation":"[2]"},"properties":{"noteIndex":0},"schema":"https://github.com/citation-style-language/schema/raw/master/csl-citation.json"}</w:instrText>
      </w:r>
      <w:r w:rsidR="00FA576F">
        <w:fldChar w:fldCharType="separate"/>
      </w:r>
      <w:r w:rsidR="00FA576F" w:rsidRPr="00FA576F">
        <w:rPr>
          <w:noProof/>
        </w:rPr>
        <w:t>[2]</w:t>
      </w:r>
      <w:r w:rsidR="00FA576F">
        <w:fldChar w:fldCharType="end"/>
      </w:r>
    </w:p>
    <w:p w14:paraId="7C7FBA40" w14:textId="77777777" w:rsidR="00D56006" w:rsidRDefault="00D56006" w:rsidP="00D56006">
      <w:pPr>
        <w:pStyle w:val="Text"/>
        <w:ind w:left="765" w:firstLine="0"/>
      </w:pPr>
    </w:p>
    <w:p w14:paraId="3975119D" w14:textId="703A8D40" w:rsidR="00B32CDE" w:rsidRDefault="001F1378" w:rsidP="00082A01">
      <w:pPr>
        <w:pStyle w:val="Text"/>
        <w:numPr>
          <w:ilvl w:val="0"/>
          <w:numId w:val="43"/>
        </w:numPr>
      </w:pPr>
      <w:r>
        <w:t xml:space="preserve">Los recursos humanos, debidamente capacitados y con la concepción del manejo de datos gráficos. Generalmente los analistas y diseñadores de </w:t>
      </w:r>
      <w:r w:rsidR="00D56006">
        <w:t>sistemas</w:t>
      </w:r>
      <w:r>
        <w:t xml:space="preserve"> están compuestos por personal multidisciplinario, que no sólo resuelvan los problemas de entrada y manipulación de los datos, sino la conceptualización y análisis eficiente de las bases de datos integradas y las modelaciones desarrolladas con base en las tecnologías multicriterio.</w:t>
      </w:r>
      <w:r w:rsidR="00FA576F">
        <w:fldChar w:fldCharType="begin" w:fldLock="1"/>
      </w:r>
      <w:r w:rsidR="005963B8">
        <w:instrText>ADDIN CSL_CITATION {"citationItems":[{"id":"ITEM-1","itemData":{"ISSN":"0129-5608","abstract":"Los sistemas de información tradicionales, orientados hacia el suministro de información útil para la toma de decisiones mediante la manipulación de una base de datos numérica, estaban impedidos para combinar simultáneamente los datos espaciales o gráficos 'Con sus datos descriptivos asociados. Esta labor de análisis se convertía entonces, en un proceso bastante complejo donde los cálculos geográficos debían realizarse por separado para, posteriormente buscar la manera de que los usuarios finales pudieran visualizar gráficamente los resultados tabulados sobre esquemas y mapas, en forma manual, o con la ayuda de programas de dibujo como el AUTOCAD. Esta tecnología, conocida con el nombre genérico de SISTEMAS DE INFORMACION GEOGRAFICO (SIG), se ha convertido en una poderosa herramienta al alcance de estudiantes y profesionales como ingenieros, geógrafos, médicos, historiadores y, en general, para todos los planificadores de aquellas disciplinas que necesitan información geográfica o georreferenciada, como ayuda para la solución de sus problemas. El presente documento pretende dar algunos conceptos generales sobre los SIG, su definición, componentes, datos de entrada y algunos procedimientos de análisis que se ofrecen con los paquetes disponibles en el mercado.","author":[{"dropping-particle":"","family":"Sáenz Saavedra","given":"Néstor","non-dropping-particle":"","parse-names":false,"suffix":""}],"container-title":"Ingeniería e Investigación","id":"ITEM-1","issue":"28","issued":{"date-parts":[["1992"]]},"page":"31-40","title":"Los sistemas de información geográfica (SIG) una herramienta poderosa para la toma de decisiones","type":"article-journal","volume":"0"},"uris":["http://www.mendeley.com/documents/?uuid=867ddf00-d7c8-41cb-86fa-be5fc0c8303a"]}],"mendeley":{"formattedCitation":"[2]","plainTextFormattedCitation":"[2]","previouslyFormattedCitation":"[2]"},"properties":{"noteIndex":0},"schema":"https://github.com/citation-style-language/schema/raw/master/csl-citation.json"}</w:instrText>
      </w:r>
      <w:r w:rsidR="00FA576F">
        <w:fldChar w:fldCharType="separate"/>
      </w:r>
      <w:r w:rsidR="00FA576F" w:rsidRPr="00FA576F">
        <w:rPr>
          <w:noProof/>
        </w:rPr>
        <w:t>[2]</w:t>
      </w:r>
      <w:r w:rsidR="00FA576F">
        <w:fldChar w:fldCharType="end"/>
      </w:r>
    </w:p>
    <w:p w14:paraId="23965488" w14:textId="77777777" w:rsidR="00E97B99" w:rsidRDefault="00E97B99" w:rsidP="00F23BFA">
      <w:pPr>
        <w:pStyle w:val="Text"/>
      </w:pPr>
    </w:p>
    <w:p w14:paraId="59359822" w14:textId="7E61C68B" w:rsidR="00E97B99" w:rsidRDefault="00600DB3" w:rsidP="00FA576F">
      <w:pPr>
        <w:pStyle w:val="Ttulo2"/>
        <w:numPr>
          <w:ilvl w:val="0"/>
          <w:numId w:val="0"/>
        </w:numPr>
        <w:jc w:val="center"/>
        <w:rPr>
          <w:b/>
          <w:i w:val="0"/>
        </w:rPr>
      </w:pPr>
      <w:r w:rsidRPr="00600DB3">
        <w:rPr>
          <w:b/>
          <w:i w:val="0"/>
        </w:rPr>
        <w:t>FUNCION</w:t>
      </w:r>
      <w:r w:rsidR="00BE01D9">
        <w:rPr>
          <w:b/>
          <w:i w:val="0"/>
        </w:rPr>
        <w:t>ES DE UN</w:t>
      </w:r>
      <w:r w:rsidRPr="00600DB3">
        <w:rPr>
          <w:b/>
          <w:i w:val="0"/>
        </w:rPr>
        <w:t xml:space="preserve"> SIG</w:t>
      </w:r>
    </w:p>
    <w:p w14:paraId="6F11546C" w14:textId="647EF3C9" w:rsidR="005963B8" w:rsidRDefault="001A3957" w:rsidP="00E725DD">
      <w:pPr>
        <w:jc w:val="both"/>
      </w:pPr>
      <w:r>
        <w:t xml:space="preserve">Los SIG han heredado multitud de funciones de los sistemas a partir de los cuales han evolucionado. Los SIG de propósito general son los que cuentan con un mayor número de funciones; </w:t>
      </w:r>
      <w:r>
        <w:lastRenderedPageBreak/>
        <w:t>en algunos casos de dudosa utilidad, ya que probablemente responden a alguna necesidad concreta de uso poco habitual</w:t>
      </w:r>
      <w:r w:rsidR="005963B8">
        <w:t>.</w:t>
      </w:r>
      <w:r w:rsidR="005963B8">
        <w:fldChar w:fldCharType="begin" w:fldLock="1"/>
      </w:r>
      <w:r w:rsidR="005963B8">
        <w:instrText>ADDIN CSL_CITATION {"citationItems":[{"id":"ITEM-1","itemData":{"DOI":"10.4995/loggia.2012.3008","ISSN":"1136-758X","abstract":"Los trabajos de restauración y conservación arquitectónica requieren labores de documentación y gestión que se pueden almacenar de forma ordenada en un sistema informático que permite una gestión eficiente e independiente tanto de la naturaleza de los datos como de sus formatos (imágnes, planos, textos, etc.). Este artículo revisa la tecnología de los Sistemas de Información Geográfica (SIG) como instrumento óptimo de gestión al poder integrar eficazmente datos gráficos y alfanuméricos. Estas herramientas se han utilizado principalmente en los campos de la geografía, la geología, la arqueología y la topografía. Sin embargo, el desarrollo imparable y la capacidad de difusión y de gestión que brindan estos sistemas, han abierto las puertas a nuevas áreas de entre las que destaca el ámbito de la arquitectura.","author":[{"dropping-particle":"","family":"Seguí","given":"Ana Elena","non-dropping-particle":"","parse-names":false,"suffix":""},{"dropping-particle":"","family":"Portales","given":"Cristina","non-dropping-particle":"","parse-names":false,"suffix":""},{"dropping-particle":"","family":"Cabrelles","given":"Miriam","non-dropping-particle":"","parse-names":false,"suffix":""},{"dropping-particle":"","family":"Lerma","given":"José Luis","non-dropping-particle":"","parse-names":false,"suffix":""}],"container-title":"Loggia, Arquitectura &amp; Restauración","id":"ITEM-1","issue":"24-25","issued":{"date-parts":[["2012"]]},"number-of-pages":"122-131","title":"Los sistemas de información geográfica: concepto, ventajas y posibilidades en el campo de la restauración","type":"report"},"uris":["http://www.mendeley.com/documents/?uuid=204920e1-b885-3995-ada8-f3d5cfd657e9"]}],"mendeley":{"formattedCitation":"[3]","plainTextFormattedCitation":"[3]","previouslyFormattedCitation":"[3]"},"properties":{"noteIndex":0},"schema":"https://github.com/citation-style-language/schema/raw/master/csl-citation.json"}</w:instrText>
      </w:r>
      <w:r w:rsidR="005963B8">
        <w:fldChar w:fldCharType="separate"/>
      </w:r>
      <w:r w:rsidR="005963B8" w:rsidRPr="005963B8">
        <w:rPr>
          <w:noProof/>
        </w:rPr>
        <w:t>[3]</w:t>
      </w:r>
      <w:r w:rsidR="005963B8">
        <w:fldChar w:fldCharType="end"/>
      </w:r>
    </w:p>
    <w:p w14:paraId="1AC7C27D" w14:textId="72038774" w:rsidR="001A3957" w:rsidRDefault="005963B8" w:rsidP="00E725DD">
      <w:pPr>
        <w:jc w:val="both"/>
      </w:pPr>
      <w:r>
        <w:t>1.</w:t>
      </w:r>
      <w:r w:rsidR="001A3957">
        <w:t>Dependiendo de los distintos paquetes informáticos, los SIG pueden contener distintas</w:t>
      </w:r>
    </w:p>
    <w:p w14:paraId="7C7CF8D8" w14:textId="77777777" w:rsidR="001A3957" w:rsidRDefault="001A3957" w:rsidP="00E725DD">
      <w:pPr>
        <w:jc w:val="both"/>
      </w:pPr>
      <w:r>
        <w:t>2. Ejemplo de un CAD con una base de datos asociada.</w:t>
      </w:r>
    </w:p>
    <w:p w14:paraId="61636297" w14:textId="7436F634" w:rsidR="001A3957" w:rsidRDefault="001A3957" w:rsidP="00E725DD">
      <w:pPr>
        <w:jc w:val="both"/>
      </w:pPr>
      <w:r>
        <w:t>funciones. Sin embargo, se puede enumerar una serie de funciones generales que contemplan la mayoría de los SIG existentes hoy en día:</w:t>
      </w:r>
    </w:p>
    <w:p w14:paraId="3CCA18E4" w14:textId="3CD36D26" w:rsidR="001A3957" w:rsidRDefault="001A3957" w:rsidP="00E725DD">
      <w:pPr>
        <w:jc w:val="both"/>
      </w:pPr>
      <w:r>
        <w:t>- Funciones de captura y organización de datos: digitalización; filtrado de líneas; transformación de coordenadas; localización de errores; georreferenciación; gestión de tablas; borrado selectivo; creación de topologías; creación de mapas ráster a partir de temas vectoriales; vectorización de mapas temáticos ráster; tratamiento de imágenes; corte y unión de redes de polígonos y arcos; etc.</w:t>
      </w:r>
    </w:p>
    <w:p w14:paraId="3029BB18" w14:textId="5AA50627" w:rsidR="001A3957" w:rsidRDefault="001A3957" w:rsidP="00E725DD">
      <w:pPr>
        <w:jc w:val="both"/>
      </w:pPr>
      <w:r>
        <w:t>- Funciones de gestión de tablas alfanuméricas: localización de datos mediante consultas SQL; creación y modificación de la estructura de una tabla; indexado; relación y unión lateral; añadir registros de otra tabla; etc.</w:t>
      </w:r>
    </w:p>
    <w:p w14:paraId="080AD13D" w14:textId="41A7DEC6" w:rsidR="001A3957" w:rsidRPr="001A3957" w:rsidRDefault="001A3957" w:rsidP="00E725DD">
      <w:pPr>
        <w:jc w:val="both"/>
      </w:pPr>
      <w:r>
        <w:t>- Funciones de documentación. - Funciones de análisis espacial: análisis de área de influencia; intersección de polígonos; creación de mapas temáticos; localización y selección de entidades; agrupamiento y clasificación; polígonos de Thiessen; etc.</w:t>
      </w:r>
      <w:r w:rsidR="005963B8">
        <w:fldChar w:fldCharType="begin" w:fldLock="1"/>
      </w:r>
      <w:r w:rsidR="00A606AA">
        <w:instrText>ADDIN CSL_CITATION {"citationItems":[{"id":"ITEM-1","itemData":{"DOI":"10.4995/loggia.2012.3008","ISSN":"1136-758X","abstract":"Los trabajos de restauración y conservación arquitectónica requieren labores de documentación y gestión que se pueden almacenar de forma ordenada en un sistema informático que permite una gestión eficiente e independiente tanto de la naturaleza de los datos como de sus formatos (imágnes, planos, textos, etc.). Este artículo revisa la tecnología de los Sistemas de Información Geográfica (SIG) como instrumento óptimo de gestión al poder integrar eficazmente datos gráficos y alfanuméricos. Estas herramientas se han utilizado principalmente en los campos de la geografía, la geología, la arqueología y la topografía. Sin embargo, el desarrollo imparable y la capacidad de difusión y de gestión que brindan estos sistemas, han abierto las puertas a nuevas áreas de entre las que destaca el ámbito de la arquitectura.","author":[{"dropping-particle":"","family":"Seguí","given":"Ana Elena","non-dropping-particle":"","parse-names":false,"suffix":""},{"dropping-particle":"","family":"Portales","given":"Cristina","non-dropping-particle":"","parse-names":false,"suffix":""},{"dropping-particle":"","family":"Cabrelles","given":"Miriam","non-dropping-particle":"","parse-names":false,"suffix":""},{"dropping-particle":"","family":"Lerma","given":"José Luis","non-dropping-particle":"","parse-names":false,"suffix":""}],"container-title":"Loggia, Arquitectura &amp; Restauración","id":"ITEM-1","issue":"24-25","issued":{"date-parts":[["2012"]]},"number-of-pages":"122-131","title":"Los sistemas de información geográfica: concepto, ventajas y posibilidades en el campo de la restauración","type":"report"},"uris":["http://www.mendeley.com/documents/?uuid=204920e1-b885-3995-ada8-f3d5cfd657e9"]}],"mendeley":{"formattedCitation":"[3]","plainTextFormattedCitation":"[3]","previouslyFormattedCitation":"[3]"},"properties":{"noteIndex":0},"schema":"https://github.com/citation-style-language/schema/raw/master/csl-citation.json"}</w:instrText>
      </w:r>
      <w:r w:rsidR="005963B8">
        <w:fldChar w:fldCharType="separate"/>
      </w:r>
      <w:r w:rsidR="005963B8" w:rsidRPr="005963B8">
        <w:rPr>
          <w:noProof/>
        </w:rPr>
        <w:t>[3]</w:t>
      </w:r>
      <w:r w:rsidR="005963B8">
        <w:fldChar w:fldCharType="end"/>
      </w:r>
    </w:p>
    <w:p w14:paraId="5D971880" w14:textId="77777777" w:rsidR="0096632A" w:rsidRDefault="0096632A" w:rsidP="00892821">
      <w:pPr>
        <w:pStyle w:val="Text"/>
        <w:ind w:firstLine="0"/>
      </w:pPr>
    </w:p>
    <w:p w14:paraId="7203C7CB" w14:textId="72A43629" w:rsidR="0096632A" w:rsidRPr="0096632A" w:rsidRDefault="001E37B5" w:rsidP="00F7217A">
      <w:pPr>
        <w:pStyle w:val="Ttulo2"/>
        <w:numPr>
          <w:ilvl w:val="0"/>
          <w:numId w:val="0"/>
        </w:numPr>
        <w:rPr>
          <w:b/>
          <w:i w:val="0"/>
        </w:rPr>
      </w:pPr>
      <w:r w:rsidRPr="001E37B5">
        <w:rPr>
          <w:b/>
          <w:i w:val="0"/>
        </w:rPr>
        <w:t>USO</w:t>
      </w:r>
      <w:r w:rsidR="00D76261">
        <w:rPr>
          <w:b/>
          <w:i w:val="0"/>
        </w:rPr>
        <w:t>S</w:t>
      </w:r>
      <w:r w:rsidRPr="001E37B5">
        <w:rPr>
          <w:b/>
          <w:i w:val="0"/>
        </w:rPr>
        <w:t xml:space="preserve"> DE SIG</w:t>
      </w:r>
    </w:p>
    <w:p w14:paraId="7245A233" w14:textId="54E4F4C3" w:rsidR="00693DA8" w:rsidRDefault="00D76261" w:rsidP="00D76261">
      <w:pPr>
        <w:jc w:val="both"/>
      </w:pPr>
      <w:r>
        <w:t>Las disciplinas que tradicionalmente más se han bene</w:t>
      </w:r>
      <w:r>
        <w:softHyphen/>
      </w:r>
      <w:r>
        <w:t>f</w:t>
      </w:r>
      <w:r>
        <w:t>i</w:t>
      </w:r>
      <w:r w:rsidR="00A606AA">
        <w:t>ci</w:t>
      </w:r>
      <w:r>
        <w:t xml:space="preserve">ado de los SIG han sido la geografía, la geología, la arqueología y la topografía. Algunas tareas en las que los SIG son de común aplicación son: - Gestión del catastro urbano y rústico, registros de la propiedad, registros de productores de explotaciones agrícolas, etc. - Gestión de recursos naturales renovables: gestión de recursos hidráulicos, contaminación del aire, evaluación del paisaje, etc. - Gestión de </w:t>
      </w:r>
      <w:r w:rsidR="00DF07A3">
        <w:t>infraestructuras, tanto</w:t>
      </w:r>
      <w:r>
        <w:t xml:space="preserve"> en las fases de diseño y construcción como en la de explotación y mantenimiento. - Gestión de los transportes: diseño de planes de trá</w:t>
      </w:r>
      <w:r w:rsidR="00A606AA">
        <w:t>fi</w:t>
      </w:r>
      <w:r>
        <w:softHyphen/>
        <w:t xml:space="preserve">co, evaluación de la red viaria, gestión de las redes de autobuses, ferrocarril y metro, etc. - Gestión de estadísticas y censo de distritos electorales. - </w:t>
      </w:r>
      <w:r w:rsidR="00A606AA">
        <w:t>Planeación</w:t>
      </w:r>
      <w:r>
        <w:t xml:space="preserve"> urbana y regional: diseño y gestión de normas y ordenanzas del uso del suelo, gestión de parques naturales, gestión municipal de licencias de obras, gestión del mobiliario urbano, etc.</w:t>
      </w:r>
      <w:r w:rsidR="00A606AA">
        <w:fldChar w:fldCharType="begin" w:fldLock="1"/>
      </w:r>
      <w:r w:rsidR="00A606AA">
        <w:instrText>ADDIN CSL_CITATION {"citationItems":[{"id":"ITEM-1","itemData":{"DOI":"10.4995/loggia.2012.3008","ISSN":"1136-758X","abstract":"Los trabajos de restauración y conservación arquitectónica requieren labores de documentación y gestión que se pueden almacenar de forma ordenada en un sistema informático que permite una gestión eficiente e independiente tanto de la naturaleza de los datos como de sus formatos (imágnes, planos, textos, etc.). Este artículo revisa la tecnología de los Sistemas de Información Geográfica (SIG) como instrumento óptimo de gestión al poder integrar eficazmente datos gráficos y alfanuméricos. Estas herramientas se han utilizado principalmente en los campos de la geografía, la geología, la arqueología y la topografía. Sin embargo, el desarrollo imparable y la capacidad de difusión y de gestión que brindan estos sistemas, han abierto las puertas a nuevas áreas de entre las que destaca el ámbito de la arquitectura.","author":[{"dropping-particle":"","family":"Seguí","given":"Ana Elena","non-dropping-particle":"","parse-names":false,"suffix":""},{"dropping-particle":"","family":"Portales","given":"Cristina","non-dropping-particle":"","parse-names":false,"suffix":""},{"dropping-particle":"","family":"Cabrelles","given":"Miriam","non-dropping-particle":"","parse-names":false,"suffix":""},{"dropping-particle":"","family":"Lerma","given":"José Luis","non-dropping-particle":"","parse-names":false,"suffix":""}],"container-title":"Loggia, Arquitectura &amp; Restauración","id":"ITEM-1","issue":"24-25","issued":{"date-parts":[["2012"]]},"number-of-pages":"122-131","title":"Los sistemas de información geográfica: concepto, ventajas y posibilidades en el campo de la restauración","type":"report"},"uris":["http://www.mendeley.com/documents/?uuid=204920e1-b885-3995-ada8-f3d5cfd657e9"]}],"mendeley":{"formattedCitation":"[3]","plainTextFormattedCitation":"[3]"},"properties":{"noteIndex":0},"schema":"https://github.com/citation-style-language/schema/raw/master/csl-citation.json"}</w:instrText>
      </w:r>
      <w:r w:rsidR="00A606AA">
        <w:fldChar w:fldCharType="separate"/>
      </w:r>
      <w:r w:rsidR="00A606AA" w:rsidRPr="00A606AA">
        <w:rPr>
          <w:noProof/>
        </w:rPr>
        <w:t>[3]</w:t>
      </w:r>
      <w:r w:rsidR="00A606AA">
        <w:fldChar w:fldCharType="end"/>
      </w:r>
    </w:p>
    <w:p w14:paraId="5FFB32FE" w14:textId="77777777" w:rsidR="00693DA8" w:rsidRDefault="00693DA8" w:rsidP="00D76261">
      <w:pPr>
        <w:jc w:val="both"/>
      </w:pPr>
    </w:p>
    <w:p w14:paraId="0037124E" w14:textId="3160B361" w:rsidR="00E97402" w:rsidRPr="00B03B6F" w:rsidRDefault="009949F1" w:rsidP="00F7217A">
      <w:pPr>
        <w:pStyle w:val="Ttulo1"/>
        <w:numPr>
          <w:ilvl w:val="0"/>
          <w:numId w:val="0"/>
        </w:numPr>
        <w:jc w:val="left"/>
        <w:rPr>
          <w:b/>
        </w:rPr>
      </w:pPr>
      <w:r w:rsidRPr="00B03B6F">
        <w:rPr>
          <w:b/>
        </w:rPr>
        <w:t>Conclusión</w:t>
      </w:r>
    </w:p>
    <w:p w14:paraId="136286F6" w14:textId="76B54D72" w:rsidR="00B03B6F" w:rsidRDefault="00DF07A3" w:rsidP="00987E7E">
      <w:pPr>
        <w:jc w:val="both"/>
      </w:pPr>
      <w:r>
        <w:t>Los sistemas de información geográfica son herramientas muy poderosas que ayudan a la organización de diferentes áreas como pueden ser de desarrollo,</w:t>
      </w:r>
      <w:r w:rsidR="00CA1748">
        <w:t xml:space="preserve"> </w:t>
      </w:r>
      <w:r>
        <w:t>de</w:t>
      </w:r>
      <w:r w:rsidR="00CA1748">
        <w:t xml:space="preserve"> riesgo, de catástrofes </w:t>
      </w:r>
      <w:r w:rsidR="005B7498">
        <w:t>entre otras, esto ayuda a gestionar de manera más optima la distribución de recursos en el territorio</w:t>
      </w:r>
      <w:r w:rsidR="00987E7E">
        <w:t>.</w:t>
      </w:r>
    </w:p>
    <w:p w14:paraId="2F6CA9A8" w14:textId="54965A30" w:rsidR="00987E7E" w:rsidRPr="00B03B6F" w:rsidRDefault="00987E7E" w:rsidP="00987E7E">
      <w:pPr>
        <w:jc w:val="both"/>
      </w:pPr>
      <w:r>
        <w:t xml:space="preserve">A pesas de sus altos costos de implementación estos sistemas benefician en gran escala a los </w:t>
      </w:r>
      <w:r w:rsidR="007922AB">
        <w:t>que lo usen porque permiten que se establezcan estrategias y técnicas según lo requiera cada sector.</w:t>
      </w:r>
      <w:r>
        <w:t xml:space="preserve"> </w:t>
      </w:r>
    </w:p>
    <w:p w14:paraId="14B07D6F" w14:textId="77777777" w:rsidR="005D72BB" w:rsidRDefault="005D72BB" w:rsidP="005D72BB">
      <w:pPr>
        <w:pStyle w:val="Text"/>
        <w:ind w:firstLine="0"/>
      </w:pPr>
    </w:p>
    <w:p w14:paraId="20716BEF" w14:textId="7D5EC179" w:rsidR="00E97402" w:rsidRPr="00F7217A" w:rsidRDefault="009949F1" w:rsidP="00F7217A">
      <w:pPr>
        <w:pStyle w:val="ReferenceHead"/>
        <w:jc w:val="left"/>
        <w:rPr>
          <w:b/>
        </w:rPr>
      </w:pPr>
      <w:r w:rsidRPr="00F7217A">
        <w:rPr>
          <w:b/>
        </w:rPr>
        <w:t>Referenci</w:t>
      </w:r>
      <w:r w:rsidR="00582DD7">
        <w:rPr>
          <w:b/>
        </w:rPr>
        <w:t>a</w:t>
      </w:r>
      <w:r w:rsidRPr="00F7217A">
        <w:rPr>
          <w:b/>
        </w:rPr>
        <w:t>s</w:t>
      </w:r>
    </w:p>
    <w:p w14:paraId="3D574E55" w14:textId="2AB89AD0" w:rsidR="00E97402" w:rsidRDefault="00E97402">
      <w:pPr>
        <w:pStyle w:val="FigureCaption"/>
        <w:rPr>
          <w:b/>
          <w:bCs/>
        </w:rPr>
      </w:pPr>
    </w:p>
    <w:p w14:paraId="77365783" w14:textId="6AF9F5B8" w:rsidR="008F594A" w:rsidRDefault="008F594A" w:rsidP="00E96A3A">
      <w:pPr>
        <w:autoSpaceDE w:val="0"/>
        <w:autoSpaceDN w:val="0"/>
        <w:adjustRightInd w:val="0"/>
        <w:jc w:val="both"/>
        <w:rPr>
          <w:rFonts w:ascii="Times-Roman" w:hAnsi="Times-Roman" w:cs="Times-Roman"/>
        </w:rPr>
      </w:pPr>
      <w:r>
        <w:rPr>
          <w:rFonts w:ascii="Times-Roman" w:hAnsi="Times-Roman" w:cs="Times-Roman"/>
        </w:rPr>
        <w:t xml:space="preserve">   </w:t>
      </w:r>
    </w:p>
    <w:p w14:paraId="5C8BFBEC" w14:textId="459B3BB3" w:rsidR="00A606AA" w:rsidRPr="00A606AA" w:rsidRDefault="008F594A" w:rsidP="009A36F6">
      <w:pPr>
        <w:widowControl w:val="0"/>
        <w:autoSpaceDE w:val="0"/>
        <w:autoSpaceDN w:val="0"/>
        <w:adjustRightInd w:val="0"/>
        <w:ind w:left="640" w:hanging="640"/>
        <w:jc w:val="both"/>
        <w:rPr>
          <w:rFonts w:ascii="Times-Roman" w:hAnsi="Times-Roman"/>
          <w:noProof/>
          <w:szCs w:val="24"/>
        </w:rPr>
      </w:pPr>
      <w:r>
        <w:rPr>
          <w:rFonts w:ascii="Times-Roman" w:hAnsi="Times-Roman" w:cs="Times-Roman"/>
        </w:rPr>
        <w:t xml:space="preserve">   </w:t>
      </w:r>
      <w:r w:rsidR="00F132AA">
        <w:rPr>
          <w:rFonts w:ascii="Times-Roman" w:hAnsi="Times-Roman" w:cs="Times-Roman"/>
        </w:rPr>
        <w:fldChar w:fldCharType="begin" w:fldLock="1"/>
      </w:r>
      <w:r w:rsidR="00F132AA">
        <w:rPr>
          <w:rFonts w:ascii="Times-Roman" w:hAnsi="Times-Roman" w:cs="Times-Roman"/>
        </w:rPr>
        <w:instrText xml:space="preserve">ADDIN Mendeley Bibliography CSL_BIBLIOGRAPHY </w:instrText>
      </w:r>
      <w:r w:rsidR="00F132AA">
        <w:rPr>
          <w:rFonts w:ascii="Times-Roman" w:hAnsi="Times-Roman" w:cs="Times-Roman"/>
        </w:rPr>
        <w:fldChar w:fldCharType="separate"/>
      </w:r>
      <w:r w:rsidR="00A606AA" w:rsidRPr="00A606AA">
        <w:rPr>
          <w:rFonts w:ascii="Times-Roman" w:hAnsi="Times-Roman"/>
          <w:noProof/>
          <w:szCs w:val="24"/>
        </w:rPr>
        <w:t>[1]</w:t>
      </w:r>
      <w:r w:rsidR="00A606AA" w:rsidRPr="00A606AA">
        <w:rPr>
          <w:rFonts w:ascii="Times-Roman" w:hAnsi="Times-Roman"/>
          <w:noProof/>
          <w:szCs w:val="24"/>
        </w:rPr>
        <w:tab/>
        <w:t>A. Aguirre Araus, “Sistema De Información Geográfica Para La Gestión De La Bioseguridad En La Provincia Holguín.,” 2013.</w:t>
      </w:r>
    </w:p>
    <w:p w14:paraId="014C7C9B" w14:textId="77777777" w:rsidR="00A606AA" w:rsidRPr="00A606AA" w:rsidRDefault="00A606AA" w:rsidP="00A606AA">
      <w:pPr>
        <w:widowControl w:val="0"/>
        <w:autoSpaceDE w:val="0"/>
        <w:autoSpaceDN w:val="0"/>
        <w:adjustRightInd w:val="0"/>
        <w:ind w:left="640" w:hanging="640"/>
        <w:rPr>
          <w:rFonts w:ascii="Times-Roman" w:hAnsi="Times-Roman"/>
          <w:noProof/>
          <w:szCs w:val="24"/>
        </w:rPr>
      </w:pPr>
      <w:r w:rsidRPr="00A606AA">
        <w:rPr>
          <w:rFonts w:ascii="Times-Roman" w:hAnsi="Times-Roman"/>
          <w:noProof/>
          <w:szCs w:val="24"/>
        </w:rPr>
        <w:t>[2]</w:t>
      </w:r>
      <w:r w:rsidRPr="00A606AA">
        <w:rPr>
          <w:rFonts w:ascii="Times-Roman" w:hAnsi="Times-Roman"/>
          <w:noProof/>
          <w:szCs w:val="24"/>
        </w:rPr>
        <w:tab/>
        <w:t xml:space="preserve">N. Sáenz Saavedra, “Los sistemas de información geográfica (SIG) una herramienta poderosa para la toma de decisiones,” </w:t>
      </w:r>
      <w:r w:rsidRPr="00A606AA">
        <w:rPr>
          <w:rFonts w:ascii="Times-Roman" w:hAnsi="Times-Roman"/>
          <w:i/>
          <w:iCs/>
          <w:noProof/>
          <w:szCs w:val="24"/>
        </w:rPr>
        <w:t>Ing. e Investig.</w:t>
      </w:r>
      <w:r w:rsidRPr="00A606AA">
        <w:rPr>
          <w:rFonts w:ascii="Times-Roman" w:hAnsi="Times-Roman"/>
          <w:noProof/>
          <w:szCs w:val="24"/>
        </w:rPr>
        <w:t>, vol. 0, no. 28, pp. 31–40, 1992.</w:t>
      </w:r>
    </w:p>
    <w:p w14:paraId="6E55010D" w14:textId="77777777" w:rsidR="00A606AA" w:rsidRPr="00A606AA" w:rsidRDefault="00A606AA" w:rsidP="00A606AA">
      <w:pPr>
        <w:widowControl w:val="0"/>
        <w:autoSpaceDE w:val="0"/>
        <w:autoSpaceDN w:val="0"/>
        <w:adjustRightInd w:val="0"/>
        <w:ind w:left="640" w:hanging="640"/>
        <w:rPr>
          <w:rFonts w:ascii="Times-Roman" w:hAnsi="Times-Roman"/>
          <w:noProof/>
        </w:rPr>
      </w:pPr>
      <w:r w:rsidRPr="00A606AA">
        <w:rPr>
          <w:rFonts w:ascii="Times-Roman" w:hAnsi="Times-Roman"/>
          <w:noProof/>
          <w:szCs w:val="24"/>
        </w:rPr>
        <w:t>[3]</w:t>
      </w:r>
      <w:r w:rsidRPr="00A606AA">
        <w:rPr>
          <w:rFonts w:ascii="Times-Roman" w:hAnsi="Times-Roman"/>
          <w:noProof/>
          <w:szCs w:val="24"/>
        </w:rPr>
        <w:tab/>
        <w:t>A. E. Seguí, C. Portales, M. Cabrelles, and J. L. Lerma, “Los sistemas de información geográfica: concepto, ventajas y posibilidades en el campo de la restauración,” 2012.</w:t>
      </w:r>
    </w:p>
    <w:p w14:paraId="7AC8232A" w14:textId="6ED5091C" w:rsidR="008F594A" w:rsidRDefault="00F132AA" w:rsidP="00E96A3A">
      <w:pPr>
        <w:autoSpaceDE w:val="0"/>
        <w:autoSpaceDN w:val="0"/>
        <w:adjustRightInd w:val="0"/>
        <w:jc w:val="both"/>
        <w:rPr>
          <w:rFonts w:ascii="Times-Roman" w:hAnsi="Times-Roman" w:cs="Times-Roman"/>
        </w:rPr>
      </w:pPr>
      <w:r>
        <w:rPr>
          <w:rFonts w:ascii="Times-Roman" w:hAnsi="Times-Roman" w:cs="Times-Roman"/>
        </w:rPr>
        <w:fldChar w:fldCharType="end"/>
      </w:r>
    </w:p>
    <w:p w14:paraId="1254909A" w14:textId="0BD97F33" w:rsidR="008F594A" w:rsidRPr="00837E47" w:rsidRDefault="008F594A" w:rsidP="00E96A3A">
      <w:pPr>
        <w:autoSpaceDE w:val="0"/>
        <w:autoSpaceDN w:val="0"/>
        <w:adjustRightInd w:val="0"/>
        <w:jc w:val="both"/>
        <w:rPr>
          <w:rFonts w:ascii="Times-Roman" w:hAnsi="Times-Roman" w:cs="Times-Roman"/>
        </w:rPr>
        <w:sectPr w:rsidR="008F594A" w:rsidRPr="00837E47" w:rsidSect="00837E47">
          <w:headerReference w:type="default" r:id="rId8"/>
          <w:type w:val="continuous"/>
          <w:pgSz w:w="12240" w:h="15840" w:code="1"/>
          <w:pgMar w:top="1008" w:right="936" w:bottom="1008" w:left="936" w:header="432" w:footer="432" w:gutter="0"/>
          <w:cols w:num="2" w:space="288"/>
        </w:sectPr>
      </w:pPr>
      <w:r>
        <w:rPr>
          <w:rFonts w:ascii="Times-Roman" w:hAnsi="Times-Roman" w:cs="Times-Roman"/>
        </w:rPr>
        <w:t xml:space="preserve"> </w:t>
      </w:r>
    </w:p>
    <w:p w14:paraId="36F86F84" w14:textId="269F7D09" w:rsidR="0037551B" w:rsidRPr="00CD684F" w:rsidRDefault="0037551B" w:rsidP="009F40FB">
      <w:pPr>
        <w:pStyle w:val="FigureCaption"/>
        <w:rPr>
          <w:sz w:val="20"/>
          <w:szCs w:val="20"/>
        </w:rPr>
      </w:pPr>
    </w:p>
    <w:sectPr w:rsidR="0037551B" w:rsidRPr="00CD684F"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CBEA0D" w14:textId="77777777" w:rsidR="001A74AC" w:rsidRDefault="001A74AC">
      <w:r>
        <w:separator/>
      </w:r>
    </w:p>
  </w:endnote>
  <w:endnote w:type="continuationSeparator" w:id="0">
    <w:p w14:paraId="10DC55BD" w14:textId="77777777" w:rsidR="001A74AC" w:rsidRDefault="001A74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Baskerville">
    <w:charset w:val="00"/>
    <w:family w:val="auto"/>
    <w:pitch w:val="variable"/>
    <w:sig w:usb0="03000000" w:usb1="00000000" w:usb2="00000000" w:usb3="00000000" w:csb0="00000001"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986A03" w14:textId="77777777" w:rsidR="001A74AC" w:rsidRDefault="001A74AC"/>
  </w:footnote>
  <w:footnote w:type="continuationSeparator" w:id="0">
    <w:p w14:paraId="15C7AE54" w14:textId="77777777" w:rsidR="001A74AC" w:rsidRDefault="001A74A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5740AD" w14:textId="77777777" w:rsidR="00DE07FA" w:rsidRPr="006034BC" w:rsidRDefault="00DE07FA">
    <w:pPr>
      <w:ind w:right="360"/>
      <w:rPr>
        <w:lang w:val="es-CO"/>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EBB2C53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1FE04BD4"/>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E8E8124"/>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DB60780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3F4F05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2CBA6604"/>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66FEB2A0"/>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36886A36"/>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FDCED3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BCAA61E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69F8DF4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FFFFFFFB"/>
    <w:multiLevelType w:val="multilevel"/>
    <w:tmpl w:val="62F820A2"/>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rPr>
        <w:b w:val="0"/>
      </w:rPr>
    </w:lvl>
    <w:lvl w:ilvl="2">
      <w:start w:val="1"/>
      <w:numFmt w:val="decimal"/>
      <w:pStyle w:val="Ttulo3"/>
      <w:lvlText w:val="%3)"/>
      <w:legacy w:legacy="1" w:legacySpace="144" w:legacyIndent="144"/>
      <w:lvlJc w:val="left"/>
      <w:rPr>
        <w:i/>
      </w:rPr>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2" w15:restartNumberingAfterBreak="0">
    <w:nsid w:val="0AD53BAD"/>
    <w:multiLevelType w:val="hybridMultilevel"/>
    <w:tmpl w:val="3A402578"/>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5" w15:restartNumberingAfterBreak="0">
    <w:nsid w:val="254D3701"/>
    <w:multiLevelType w:val="hybridMultilevel"/>
    <w:tmpl w:val="742E89C0"/>
    <w:lvl w:ilvl="0" w:tplc="300A0003">
      <w:start w:val="1"/>
      <w:numFmt w:val="bullet"/>
      <w:lvlText w:val="o"/>
      <w:lvlJc w:val="left"/>
      <w:pPr>
        <w:ind w:left="720" w:hanging="360"/>
      </w:pPr>
      <w:rPr>
        <w:rFonts w:ascii="Courier New" w:hAnsi="Courier New" w:cs="Courier New"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8" w15:restartNumberingAfterBreak="0">
    <w:nsid w:val="32E772AF"/>
    <w:multiLevelType w:val="hybridMultilevel"/>
    <w:tmpl w:val="D4346CC2"/>
    <w:lvl w:ilvl="0" w:tplc="0C0A0001">
      <w:start w:val="1"/>
      <w:numFmt w:val="bullet"/>
      <w:lvlText w:val=""/>
      <w:lvlJc w:val="left"/>
      <w:pPr>
        <w:ind w:left="765" w:hanging="360"/>
      </w:pPr>
      <w:rPr>
        <w:rFonts w:ascii="Symbol" w:hAnsi="Symbol" w:hint="default"/>
      </w:rPr>
    </w:lvl>
    <w:lvl w:ilvl="1" w:tplc="0C0A0003" w:tentative="1">
      <w:start w:val="1"/>
      <w:numFmt w:val="bullet"/>
      <w:lvlText w:val="o"/>
      <w:lvlJc w:val="left"/>
      <w:pPr>
        <w:ind w:left="1485" w:hanging="360"/>
      </w:pPr>
      <w:rPr>
        <w:rFonts w:ascii="Courier New" w:hAnsi="Courier New" w:cs="Courier New" w:hint="default"/>
      </w:rPr>
    </w:lvl>
    <w:lvl w:ilvl="2" w:tplc="0C0A0005" w:tentative="1">
      <w:start w:val="1"/>
      <w:numFmt w:val="bullet"/>
      <w:lvlText w:val=""/>
      <w:lvlJc w:val="left"/>
      <w:pPr>
        <w:ind w:left="2205" w:hanging="360"/>
      </w:pPr>
      <w:rPr>
        <w:rFonts w:ascii="Wingdings" w:hAnsi="Wingdings" w:hint="default"/>
      </w:rPr>
    </w:lvl>
    <w:lvl w:ilvl="3" w:tplc="0C0A0001" w:tentative="1">
      <w:start w:val="1"/>
      <w:numFmt w:val="bullet"/>
      <w:lvlText w:val=""/>
      <w:lvlJc w:val="left"/>
      <w:pPr>
        <w:ind w:left="2925" w:hanging="360"/>
      </w:pPr>
      <w:rPr>
        <w:rFonts w:ascii="Symbol" w:hAnsi="Symbol" w:hint="default"/>
      </w:rPr>
    </w:lvl>
    <w:lvl w:ilvl="4" w:tplc="0C0A0003" w:tentative="1">
      <w:start w:val="1"/>
      <w:numFmt w:val="bullet"/>
      <w:lvlText w:val="o"/>
      <w:lvlJc w:val="left"/>
      <w:pPr>
        <w:ind w:left="3645" w:hanging="360"/>
      </w:pPr>
      <w:rPr>
        <w:rFonts w:ascii="Courier New" w:hAnsi="Courier New" w:cs="Courier New" w:hint="default"/>
      </w:rPr>
    </w:lvl>
    <w:lvl w:ilvl="5" w:tplc="0C0A0005" w:tentative="1">
      <w:start w:val="1"/>
      <w:numFmt w:val="bullet"/>
      <w:lvlText w:val=""/>
      <w:lvlJc w:val="left"/>
      <w:pPr>
        <w:ind w:left="4365" w:hanging="360"/>
      </w:pPr>
      <w:rPr>
        <w:rFonts w:ascii="Wingdings" w:hAnsi="Wingdings" w:hint="default"/>
      </w:rPr>
    </w:lvl>
    <w:lvl w:ilvl="6" w:tplc="0C0A0001" w:tentative="1">
      <w:start w:val="1"/>
      <w:numFmt w:val="bullet"/>
      <w:lvlText w:val=""/>
      <w:lvlJc w:val="left"/>
      <w:pPr>
        <w:ind w:left="5085" w:hanging="360"/>
      </w:pPr>
      <w:rPr>
        <w:rFonts w:ascii="Symbol" w:hAnsi="Symbol" w:hint="default"/>
      </w:rPr>
    </w:lvl>
    <w:lvl w:ilvl="7" w:tplc="0C0A0003" w:tentative="1">
      <w:start w:val="1"/>
      <w:numFmt w:val="bullet"/>
      <w:lvlText w:val="o"/>
      <w:lvlJc w:val="left"/>
      <w:pPr>
        <w:ind w:left="5805" w:hanging="360"/>
      </w:pPr>
      <w:rPr>
        <w:rFonts w:ascii="Courier New" w:hAnsi="Courier New" w:cs="Courier New" w:hint="default"/>
      </w:rPr>
    </w:lvl>
    <w:lvl w:ilvl="8" w:tplc="0C0A0005" w:tentative="1">
      <w:start w:val="1"/>
      <w:numFmt w:val="bullet"/>
      <w:lvlText w:val=""/>
      <w:lvlJc w:val="left"/>
      <w:pPr>
        <w:ind w:left="6525" w:hanging="360"/>
      </w:pPr>
      <w:rPr>
        <w:rFonts w:ascii="Wingdings" w:hAnsi="Wingdings" w:hint="default"/>
      </w:rPr>
    </w:lvl>
  </w:abstractNum>
  <w:abstractNum w:abstractNumId="19" w15:restartNumberingAfterBreak="0">
    <w:nsid w:val="37347E93"/>
    <w:multiLevelType w:val="hybridMultilevel"/>
    <w:tmpl w:val="35CADE76"/>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21"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22" w15:restartNumberingAfterBreak="0">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4" w15:restartNumberingAfterBreak="0">
    <w:nsid w:val="48301EFA"/>
    <w:multiLevelType w:val="hybridMultilevel"/>
    <w:tmpl w:val="39DC1FF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DC3293B"/>
    <w:multiLevelType w:val="singleLevel"/>
    <w:tmpl w:val="A28C3CCC"/>
    <w:lvl w:ilvl="0">
      <w:start w:val="1"/>
      <w:numFmt w:val="decimal"/>
      <w:lvlText w:val="[%1]"/>
      <w:lvlJc w:val="left"/>
      <w:pPr>
        <w:tabs>
          <w:tab w:val="num" w:pos="360"/>
        </w:tabs>
        <w:ind w:left="360" w:hanging="360"/>
      </w:pPr>
      <w:rPr>
        <w:b w:val="0"/>
      </w:rPr>
    </w:lvl>
  </w:abstractNum>
  <w:abstractNum w:abstractNumId="28" w15:restartNumberingAfterBreak="0">
    <w:nsid w:val="70C21745"/>
    <w:multiLevelType w:val="hybridMultilevel"/>
    <w:tmpl w:val="C5AA9EB4"/>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124451E"/>
    <w:multiLevelType w:val="hybridMultilevel"/>
    <w:tmpl w:val="C276D752"/>
    <w:lvl w:ilvl="0" w:tplc="300A000B">
      <w:start w:val="1"/>
      <w:numFmt w:val="bullet"/>
      <w:lvlText w:val=""/>
      <w:lvlJc w:val="left"/>
      <w:pPr>
        <w:ind w:left="765" w:hanging="360"/>
      </w:pPr>
      <w:rPr>
        <w:rFonts w:ascii="Wingdings" w:hAnsi="Wingdings" w:hint="default"/>
      </w:rPr>
    </w:lvl>
    <w:lvl w:ilvl="1" w:tplc="300A0003" w:tentative="1">
      <w:start w:val="1"/>
      <w:numFmt w:val="bullet"/>
      <w:lvlText w:val="o"/>
      <w:lvlJc w:val="left"/>
      <w:pPr>
        <w:ind w:left="1485" w:hanging="360"/>
      </w:pPr>
      <w:rPr>
        <w:rFonts w:ascii="Courier New" w:hAnsi="Courier New" w:cs="Courier New" w:hint="default"/>
      </w:rPr>
    </w:lvl>
    <w:lvl w:ilvl="2" w:tplc="300A0005" w:tentative="1">
      <w:start w:val="1"/>
      <w:numFmt w:val="bullet"/>
      <w:lvlText w:val=""/>
      <w:lvlJc w:val="left"/>
      <w:pPr>
        <w:ind w:left="2205" w:hanging="360"/>
      </w:pPr>
      <w:rPr>
        <w:rFonts w:ascii="Wingdings" w:hAnsi="Wingdings" w:hint="default"/>
      </w:rPr>
    </w:lvl>
    <w:lvl w:ilvl="3" w:tplc="300A0001" w:tentative="1">
      <w:start w:val="1"/>
      <w:numFmt w:val="bullet"/>
      <w:lvlText w:val=""/>
      <w:lvlJc w:val="left"/>
      <w:pPr>
        <w:ind w:left="2925" w:hanging="360"/>
      </w:pPr>
      <w:rPr>
        <w:rFonts w:ascii="Symbol" w:hAnsi="Symbol" w:hint="default"/>
      </w:rPr>
    </w:lvl>
    <w:lvl w:ilvl="4" w:tplc="300A0003" w:tentative="1">
      <w:start w:val="1"/>
      <w:numFmt w:val="bullet"/>
      <w:lvlText w:val="o"/>
      <w:lvlJc w:val="left"/>
      <w:pPr>
        <w:ind w:left="3645" w:hanging="360"/>
      </w:pPr>
      <w:rPr>
        <w:rFonts w:ascii="Courier New" w:hAnsi="Courier New" w:cs="Courier New" w:hint="default"/>
      </w:rPr>
    </w:lvl>
    <w:lvl w:ilvl="5" w:tplc="300A0005" w:tentative="1">
      <w:start w:val="1"/>
      <w:numFmt w:val="bullet"/>
      <w:lvlText w:val=""/>
      <w:lvlJc w:val="left"/>
      <w:pPr>
        <w:ind w:left="4365" w:hanging="360"/>
      </w:pPr>
      <w:rPr>
        <w:rFonts w:ascii="Wingdings" w:hAnsi="Wingdings" w:hint="default"/>
      </w:rPr>
    </w:lvl>
    <w:lvl w:ilvl="6" w:tplc="300A0001" w:tentative="1">
      <w:start w:val="1"/>
      <w:numFmt w:val="bullet"/>
      <w:lvlText w:val=""/>
      <w:lvlJc w:val="left"/>
      <w:pPr>
        <w:ind w:left="5085" w:hanging="360"/>
      </w:pPr>
      <w:rPr>
        <w:rFonts w:ascii="Symbol" w:hAnsi="Symbol" w:hint="default"/>
      </w:rPr>
    </w:lvl>
    <w:lvl w:ilvl="7" w:tplc="300A0003" w:tentative="1">
      <w:start w:val="1"/>
      <w:numFmt w:val="bullet"/>
      <w:lvlText w:val="o"/>
      <w:lvlJc w:val="left"/>
      <w:pPr>
        <w:ind w:left="5805" w:hanging="360"/>
      </w:pPr>
      <w:rPr>
        <w:rFonts w:ascii="Courier New" w:hAnsi="Courier New" w:cs="Courier New" w:hint="default"/>
      </w:rPr>
    </w:lvl>
    <w:lvl w:ilvl="8" w:tplc="300A0005" w:tentative="1">
      <w:start w:val="1"/>
      <w:numFmt w:val="bullet"/>
      <w:lvlText w:val=""/>
      <w:lvlJc w:val="left"/>
      <w:pPr>
        <w:ind w:left="6525" w:hanging="360"/>
      </w:pPr>
      <w:rPr>
        <w:rFonts w:ascii="Wingdings" w:hAnsi="Wingdings" w:hint="default"/>
      </w:rPr>
    </w:lvl>
  </w:abstractNum>
  <w:abstractNum w:abstractNumId="30" w15:restartNumberingAfterBreak="0">
    <w:nsid w:val="722C3FDB"/>
    <w:multiLevelType w:val="hybridMultilevel"/>
    <w:tmpl w:val="E0222B8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50A417B"/>
    <w:multiLevelType w:val="hybridMultilevel"/>
    <w:tmpl w:val="78D2826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CE3AEE"/>
    <w:multiLevelType w:val="hybridMultilevel"/>
    <w:tmpl w:val="A03C883C"/>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11"/>
  </w:num>
  <w:num w:numId="2">
    <w:abstractNumId w:val="17"/>
  </w:num>
  <w:num w:numId="3">
    <w:abstractNumId w:val="17"/>
    <w:lvlOverride w:ilvl="0">
      <w:lvl w:ilvl="0">
        <w:start w:val="1"/>
        <w:numFmt w:val="decimal"/>
        <w:lvlText w:val="%1."/>
        <w:legacy w:legacy="1" w:legacySpace="0" w:legacyIndent="360"/>
        <w:lvlJc w:val="left"/>
        <w:pPr>
          <w:ind w:left="360" w:hanging="360"/>
        </w:pPr>
      </w:lvl>
    </w:lvlOverride>
  </w:num>
  <w:num w:numId="4">
    <w:abstractNumId w:val="17"/>
    <w:lvlOverride w:ilvl="0">
      <w:lvl w:ilvl="0">
        <w:start w:val="1"/>
        <w:numFmt w:val="decimal"/>
        <w:lvlText w:val="%1."/>
        <w:legacy w:legacy="1" w:legacySpace="0" w:legacyIndent="360"/>
        <w:lvlJc w:val="left"/>
        <w:pPr>
          <w:ind w:left="360" w:hanging="360"/>
        </w:pPr>
      </w:lvl>
    </w:lvlOverride>
  </w:num>
  <w:num w:numId="5">
    <w:abstractNumId w:val="17"/>
    <w:lvlOverride w:ilvl="0">
      <w:lvl w:ilvl="0">
        <w:start w:val="1"/>
        <w:numFmt w:val="decimal"/>
        <w:lvlText w:val="%1."/>
        <w:legacy w:legacy="1" w:legacySpace="0" w:legacyIndent="360"/>
        <w:lvlJc w:val="left"/>
        <w:pPr>
          <w:ind w:left="360" w:hanging="360"/>
        </w:pPr>
      </w:lvl>
    </w:lvlOverride>
  </w:num>
  <w:num w:numId="6">
    <w:abstractNumId w:val="23"/>
  </w:num>
  <w:num w:numId="7">
    <w:abstractNumId w:val="23"/>
    <w:lvlOverride w:ilvl="0">
      <w:lvl w:ilvl="0">
        <w:start w:val="1"/>
        <w:numFmt w:val="decimal"/>
        <w:lvlText w:val="%1."/>
        <w:legacy w:legacy="1" w:legacySpace="0" w:legacyIndent="360"/>
        <w:lvlJc w:val="left"/>
        <w:pPr>
          <w:ind w:left="360" w:hanging="360"/>
        </w:pPr>
      </w:lvl>
    </w:lvlOverride>
  </w:num>
  <w:num w:numId="8">
    <w:abstractNumId w:val="23"/>
    <w:lvlOverride w:ilvl="0">
      <w:lvl w:ilvl="0">
        <w:start w:val="1"/>
        <w:numFmt w:val="decimal"/>
        <w:lvlText w:val="%1."/>
        <w:legacy w:legacy="1" w:legacySpace="0" w:legacyIndent="360"/>
        <w:lvlJc w:val="left"/>
        <w:pPr>
          <w:ind w:left="360" w:hanging="360"/>
        </w:pPr>
      </w:lvl>
    </w:lvlOverride>
  </w:num>
  <w:num w:numId="9">
    <w:abstractNumId w:val="23"/>
    <w:lvlOverride w:ilvl="0">
      <w:lvl w:ilvl="0">
        <w:start w:val="1"/>
        <w:numFmt w:val="decimal"/>
        <w:lvlText w:val="%1."/>
        <w:legacy w:legacy="1" w:legacySpace="0" w:legacyIndent="360"/>
        <w:lvlJc w:val="left"/>
        <w:pPr>
          <w:ind w:left="360" w:hanging="360"/>
        </w:pPr>
      </w:lvl>
    </w:lvlOverride>
  </w:num>
  <w:num w:numId="10">
    <w:abstractNumId w:val="23"/>
    <w:lvlOverride w:ilvl="0">
      <w:lvl w:ilvl="0">
        <w:start w:val="1"/>
        <w:numFmt w:val="decimal"/>
        <w:lvlText w:val="%1."/>
        <w:legacy w:legacy="1" w:legacySpace="0" w:legacyIndent="360"/>
        <w:lvlJc w:val="left"/>
        <w:pPr>
          <w:ind w:left="360" w:hanging="360"/>
        </w:pPr>
      </w:lvl>
    </w:lvlOverride>
  </w:num>
  <w:num w:numId="11">
    <w:abstractNumId w:val="23"/>
    <w:lvlOverride w:ilvl="0">
      <w:lvl w:ilvl="0">
        <w:start w:val="1"/>
        <w:numFmt w:val="decimal"/>
        <w:lvlText w:val="%1."/>
        <w:legacy w:legacy="1" w:legacySpace="0" w:legacyIndent="360"/>
        <w:lvlJc w:val="left"/>
        <w:pPr>
          <w:ind w:left="360" w:hanging="360"/>
        </w:pPr>
      </w:lvl>
    </w:lvlOverride>
  </w:num>
  <w:num w:numId="12">
    <w:abstractNumId w:val="20"/>
  </w:num>
  <w:num w:numId="13">
    <w:abstractNumId w:val="13"/>
  </w:num>
  <w:num w:numId="14">
    <w:abstractNumId w:val="26"/>
  </w:num>
  <w:num w:numId="15">
    <w:abstractNumId w:val="25"/>
  </w:num>
  <w:num w:numId="16">
    <w:abstractNumId w:val="33"/>
  </w:num>
  <w:num w:numId="17">
    <w:abstractNumId w:val="16"/>
  </w:num>
  <w:num w:numId="18">
    <w:abstractNumId w:val="14"/>
  </w:num>
  <w:num w:numId="19">
    <w:abstractNumId w:val="27"/>
  </w:num>
  <w:num w:numId="20">
    <w:abstractNumId w:val="21"/>
  </w:num>
  <w:num w:numId="21">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2"/>
  </w:num>
  <w:num w:numId="23">
    <w:abstractNumId w:val="31"/>
  </w:num>
  <w:num w:numId="24">
    <w:abstractNumId w:val="24"/>
  </w:num>
  <w:num w:numId="25">
    <w:abstractNumId w:val="30"/>
  </w:num>
  <w:num w:numId="26">
    <w:abstractNumId w:val="12"/>
  </w:num>
  <w:num w:numId="27">
    <w:abstractNumId w:val="28"/>
  </w:num>
  <w:num w:numId="28">
    <w:abstractNumId w:val="19"/>
  </w:num>
  <w:num w:numId="29">
    <w:abstractNumId w:val="22"/>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0"/>
  </w:num>
  <w:num w:numId="41">
    <w:abstractNumId w:val="29"/>
  </w:num>
  <w:num w:numId="42">
    <w:abstractNumId w:val="15"/>
  </w:num>
  <w:num w:numId="4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035B"/>
    <w:rsid w:val="00042E13"/>
    <w:rsid w:val="00082A01"/>
    <w:rsid w:val="000A168B"/>
    <w:rsid w:val="000D2BDE"/>
    <w:rsid w:val="000D2F0D"/>
    <w:rsid w:val="000E145F"/>
    <w:rsid w:val="00104BB0"/>
    <w:rsid w:val="0010794E"/>
    <w:rsid w:val="0013354F"/>
    <w:rsid w:val="00143F2E"/>
    <w:rsid w:val="00144E72"/>
    <w:rsid w:val="001768FF"/>
    <w:rsid w:val="00195881"/>
    <w:rsid w:val="001A3957"/>
    <w:rsid w:val="001A60B1"/>
    <w:rsid w:val="001A74AC"/>
    <w:rsid w:val="001B2E0B"/>
    <w:rsid w:val="001B36B1"/>
    <w:rsid w:val="001E37B5"/>
    <w:rsid w:val="001E5A1F"/>
    <w:rsid w:val="001E7B7A"/>
    <w:rsid w:val="001F1378"/>
    <w:rsid w:val="001F4C5C"/>
    <w:rsid w:val="00204478"/>
    <w:rsid w:val="00214E2E"/>
    <w:rsid w:val="00216141"/>
    <w:rsid w:val="00217186"/>
    <w:rsid w:val="002278B6"/>
    <w:rsid w:val="002434A1"/>
    <w:rsid w:val="00263943"/>
    <w:rsid w:val="00267B35"/>
    <w:rsid w:val="002E7891"/>
    <w:rsid w:val="002F3857"/>
    <w:rsid w:val="002F5710"/>
    <w:rsid w:val="002F7910"/>
    <w:rsid w:val="003002B2"/>
    <w:rsid w:val="003427CE"/>
    <w:rsid w:val="00360269"/>
    <w:rsid w:val="0037551B"/>
    <w:rsid w:val="00392921"/>
    <w:rsid w:val="00392DBA"/>
    <w:rsid w:val="003A10C0"/>
    <w:rsid w:val="003C3322"/>
    <w:rsid w:val="003C68C2"/>
    <w:rsid w:val="003D4CAE"/>
    <w:rsid w:val="003D738E"/>
    <w:rsid w:val="003F26BD"/>
    <w:rsid w:val="003F52AD"/>
    <w:rsid w:val="004060D2"/>
    <w:rsid w:val="00424F71"/>
    <w:rsid w:val="0043144F"/>
    <w:rsid w:val="00431BFA"/>
    <w:rsid w:val="004353CF"/>
    <w:rsid w:val="004631BC"/>
    <w:rsid w:val="004722B1"/>
    <w:rsid w:val="00482C64"/>
    <w:rsid w:val="00484761"/>
    <w:rsid w:val="00484DD5"/>
    <w:rsid w:val="00493616"/>
    <w:rsid w:val="0049662B"/>
    <w:rsid w:val="004B3CA4"/>
    <w:rsid w:val="004C1E16"/>
    <w:rsid w:val="004C2543"/>
    <w:rsid w:val="004D15CA"/>
    <w:rsid w:val="004E3E4C"/>
    <w:rsid w:val="004F23A0"/>
    <w:rsid w:val="005003E3"/>
    <w:rsid w:val="005052CD"/>
    <w:rsid w:val="00550A26"/>
    <w:rsid w:val="00550BF5"/>
    <w:rsid w:val="00557A76"/>
    <w:rsid w:val="00567A70"/>
    <w:rsid w:val="00567BCD"/>
    <w:rsid w:val="00582DD7"/>
    <w:rsid w:val="00583039"/>
    <w:rsid w:val="005919BE"/>
    <w:rsid w:val="005963B8"/>
    <w:rsid w:val="005A2A15"/>
    <w:rsid w:val="005B7498"/>
    <w:rsid w:val="005D1B15"/>
    <w:rsid w:val="005D2824"/>
    <w:rsid w:val="005D4F1A"/>
    <w:rsid w:val="005D72BB"/>
    <w:rsid w:val="005E692F"/>
    <w:rsid w:val="00600DB3"/>
    <w:rsid w:val="006034BC"/>
    <w:rsid w:val="00611664"/>
    <w:rsid w:val="00616D06"/>
    <w:rsid w:val="0062114B"/>
    <w:rsid w:val="00623698"/>
    <w:rsid w:val="00625E96"/>
    <w:rsid w:val="00647C09"/>
    <w:rsid w:val="00651F2C"/>
    <w:rsid w:val="00693D5D"/>
    <w:rsid w:val="00693DA8"/>
    <w:rsid w:val="006B63F4"/>
    <w:rsid w:val="006B7F03"/>
    <w:rsid w:val="006C3450"/>
    <w:rsid w:val="00725B45"/>
    <w:rsid w:val="007443F2"/>
    <w:rsid w:val="00762C80"/>
    <w:rsid w:val="007922AB"/>
    <w:rsid w:val="007A73EF"/>
    <w:rsid w:val="007C4336"/>
    <w:rsid w:val="007F7AA6"/>
    <w:rsid w:val="00802952"/>
    <w:rsid w:val="00802FF9"/>
    <w:rsid w:val="00823624"/>
    <w:rsid w:val="00837E47"/>
    <w:rsid w:val="008518FE"/>
    <w:rsid w:val="0085659C"/>
    <w:rsid w:val="008616F0"/>
    <w:rsid w:val="00872026"/>
    <w:rsid w:val="008733D8"/>
    <w:rsid w:val="0087792E"/>
    <w:rsid w:val="00883EAF"/>
    <w:rsid w:val="00885258"/>
    <w:rsid w:val="00892821"/>
    <w:rsid w:val="008A30C3"/>
    <w:rsid w:val="008A3C23"/>
    <w:rsid w:val="008C49CC"/>
    <w:rsid w:val="008D69E9"/>
    <w:rsid w:val="008E0645"/>
    <w:rsid w:val="008E439B"/>
    <w:rsid w:val="008F594A"/>
    <w:rsid w:val="00904C7E"/>
    <w:rsid w:val="0091035B"/>
    <w:rsid w:val="00943AFB"/>
    <w:rsid w:val="0096632A"/>
    <w:rsid w:val="00987E7E"/>
    <w:rsid w:val="009949F1"/>
    <w:rsid w:val="009A1F6E"/>
    <w:rsid w:val="009A36F6"/>
    <w:rsid w:val="009B1FF2"/>
    <w:rsid w:val="009C7D17"/>
    <w:rsid w:val="009D06E0"/>
    <w:rsid w:val="009D4281"/>
    <w:rsid w:val="009E136D"/>
    <w:rsid w:val="009E484E"/>
    <w:rsid w:val="009F3780"/>
    <w:rsid w:val="009F40FB"/>
    <w:rsid w:val="00A1541A"/>
    <w:rsid w:val="00A2083A"/>
    <w:rsid w:val="00A22FCB"/>
    <w:rsid w:val="00A472F1"/>
    <w:rsid w:val="00A5237D"/>
    <w:rsid w:val="00A554A3"/>
    <w:rsid w:val="00A606AA"/>
    <w:rsid w:val="00A758EA"/>
    <w:rsid w:val="00A91105"/>
    <w:rsid w:val="00A91D48"/>
    <w:rsid w:val="00A95C50"/>
    <w:rsid w:val="00AA2A24"/>
    <w:rsid w:val="00AB2303"/>
    <w:rsid w:val="00AB79A6"/>
    <w:rsid w:val="00AC4850"/>
    <w:rsid w:val="00B03B6F"/>
    <w:rsid w:val="00B05EAA"/>
    <w:rsid w:val="00B32CDE"/>
    <w:rsid w:val="00B47B59"/>
    <w:rsid w:val="00B53F81"/>
    <w:rsid w:val="00B56C2B"/>
    <w:rsid w:val="00B65BD3"/>
    <w:rsid w:val="00B70469"/>
    <w:rsid w:val="00B72DD8"/>
    <w:rsid w:val="00B72E09"/>
    <w:rsid w:val="00B81688"/>
    <w:rsid w:val="00BB15DC"/>
    <w:rsid w:val="00BE01D9"/>
    <w:rsid w:val="00BF0C69"/>
    <w:rsid w:val="00BF629B"/>
    <w:rsid w:val="00BF655C"/>
    <w:rsid w:val="00C075EF"/>
    <w:rsid w:val="00C11E83"/>
    <w:rsid w:val="00C2378A"/>
    <w:rsid w:val="00C25D05"/>
    <w:rsid w:val="00C378A1"/>
    <w:rsid w:val="00C621D6"/>
    <w:rsid w:val="00C82D86"/>
    <w:rsid w:val="00C910AF"/>
    <w:rsid w:val="00CA1748"/>
    <w:rsid w:val="00CB4B8D"/>
    <w:rsid w:val="00CC0BD3"/>
    <w:rsid w:val="00CC0DDA"/>
    <w:rsid w:val="00CC552F"/>
    <w:rsid w:val="00CD684F"/>
    <w:rsid w:val="00CF484A"/>
    <w:rsid w:val="00D06623"/>
    <w:rsid w:val="00D14C6B"/>
    <w:rsid w:val="00D5536F"/>
    <w:rsid w:val="00D56006"/>
    <w:rsid w:val="00D56935"/>
    <w:rsid w:val="00D758C6"/>
    <w:rsid w:val="00D76261"/>
    <w:rsid w:val="00D90C10"/>
    <w:rsid w:val="00D92E96"/>
    <w:rsid w:val="00DA258C"/>
    <w:rsid w:val="00DB63BF"/>
    <w:rsid w:val="00DD3B5E"/>
    <w:rsid w:val="00DE07FA"/>
    <w:rsid w:val="00DF07A3"/>
    <w:rsid w:val="00DF2DDE"/>
    <w:rsid w:val="00E01667"/>
    <w:rsid w:val="00E02653"/>
    <w:rsid w:val="00E202B7"/>
    <w:rsid w:val="00E36209"/>
    <w:rsid w:val="00E420BB"/>
    <w:rsid w:val="00E50DF6"/>
    <w:rsid w:val="00E725DD"/>
    <w:rsid w:val="00E965C5"/>
    <w:rsid w:val="00E96A3A"/>
    <w:rsid w:val="00E97402"/>
    <w:rsid w:val="00E97B99"/>
    <w:rsid w:val="00EA101F"/>
    <w:rsid w:val="00EA1058"/>
    <w:rsid w:val="00EB2E9D"/>
    <w:rsid w:val="00EE6FFC"/>
    <w:rsid w:val="00EF10AC"/>
    <w:rsid w:val="00EF4701"/>
    <w:rsid w:val="00EF564E"/>
    <w:rsid w:val="00F132AA"/>
    <w:rsid w:val="00F22198"/>
    <w:rsid w:val="00F23BFA"/>
    <w:rsid w:val="00F33D49"/>
    <w:rsid w:val="00F3481E"/>
    <w:rsid w:val="00F41179"/>
    <w:rsid w:val="00F429DF"/>
    <w:rsid w:val="00F577F6"/>
    <w:rsid w:val="00F6324A"/>
    <w:rsid w:val="00F65266"/>
    <w:rsid w:val="00F7217A"/>
    <w:rsid w:val="00F751E1"/>
    <w:rsid w:val="00FA576F"/>
    <w:rsid w:val="00FD347F"/>
    <w:rsid w:val="00FF16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3FF0BCF3-8F6D-4D43-9864-EEC91C6451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uiPriority="9" w:qFormat="1"/>
    <w:lsdException w:name="heading 9" w:uiPriority="9" w:qFormat="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4" w:semiHidden="1" w:unhideWhenUsed="1"/>
    <w:lsdException w:name="List Bullet 5"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s-EC"/>
    </w:rPr>
  </w:style>
  <w:style w:type="paragraph" w:styleId="Ttulo1">
    <w:name w:val="heading 1"/>
    <w:basedOn w:val="Normal"/>
    <w:next w:val="Normal"/>
    <w:link w:val="Ttulo1Car"/>
    <w:uiPriority w:val="9"/>
    <w:qFormat/>
    <w:pPr>
      <w:keepNext/>
      <w:numPr>
        <w:numId w:val="1"/>
      </w:numPr>
      <w:spacing w:before="240" w:after="80"/>
      <w:jc w:val="center"/>
      <w:outlineLvl w:val="0"/>
    </w:pPr>
    <w:rPr>
      <w:smallCaps/>
      <w:kern w:val="28"/>
    </w:rPr>
  </w:style>
  <w:style w:type="paragraph" w:styleId="Ttulo2">
    <w:name w:val="heading 2"/>
    <w:basedOn w:val="Normal"/>
    <w:next w:val="Normal"/>
    <w:link w:val="Ttulo2Car"/>
    <w:uiPriority w:val="9"/>
    <w:qFormat/>
    <w:pPr>
      <w:keepNext/>
      <w:numPr>
        <w:ilvl w:val="1"/>
        <w:numId w:val="1"/>
      </w:numPr>
      <w:spacing w:before="120" w:after="60"/>
      <w:outlineLvl w:val="1"/>
    </w:pPr>
    <w:rPr>
      <w:i/>
      <w:iCs/>
    </w:rPr>
  </w:style>
  <w:style w:type="paragraph" w:styleId="Ttulo3">
    <w:name w:val="heading 3"/>
    <w:basedOn w:val="Normal"/>
    <w:next w:val="Normal"/>
    <w:uiPriority w:val="9"/>
    <w:qFormat/>
    <w:pPr>
      <w:keepNext/>
      <w:numPr>
        <w:ilvl w:val="2"/>
        <w:numId w:val="1"/>
      </w:numPr>
      <w:outlineLvl w:val="2"/>
    </w:pPr>
    <w:rPr>
      <w:i/>
      <w:iCs/>
    </w:rPr>
  </w:style>
  <w:style w:type="paragraph" w:styleId="Ttulo4">
    <w:name w:val="heading 4"/>
    <w:basedOn w:val="Normal"/>
    <w:next w:val="Normal"/>
    <w:uiPriority w:val="9"/>
    <w:qFormat/>
    <w:pPr>
      <w:keepNext/>
      <w:numPr>
        <w:ilvl w:val="3"/>
        <w:numId w:val="1"/>
      </w:numPr>
      <w:spacing w:before="240" w:after="60"/>
      <w:outlineLvl w:val="3"/>
    </w:pPr>
    <w:rPr>
      <w:i/>
      <w:iCs/>
      <w:sz w:val="18"/>
      <w:szCs w:val="18"/>
    </w:rPr>
  </w:style>
  <w:style w:type="paragraph" w:styleId="Ttulo5">
    <w:name w:val="heading 5"/>
    <w:basedOn w:val="Normal"/>
    <w:next w:val="Normal"/>
    <w:uiPriority w:val="9"/>
    <w:qFormat/>
    <w:pPr>
      <w:numPr>
        <w:ilvl w:val="4"/>
        <w:numId w:val="1"/>
      </w:numPr>
      <w:spacing w:before="240" w:after="60"/>
      <w:outlineLvl w:val="4"/>
    </w:pPr>
    <w:rPr>
      <w:sz w:val="18"/>
      <w:szCs w:val="18"/>
    </w:rPr>
  </w:style>
  <w:style w:type="paragraph" w:styleId="Ttulo6">
    <w:name w:val="heading 6"/>
    <w:basedOn w:val="Normal"/>
    <w:next w:val="Normal"/>
    <w:uiPriority w:val="9"/>
    <w:qFormat/>
    <w:pPr>
      <w:numPr>
        <w:ilvl w:val="5"/>
        <w:numId w:val="1"/>
      </w:numPr>
      <w:spacing w:before="240" w:after="60"/>
      <w:outlineLvl w:val="5"/>
    </w:pPr>
    <w:rPr>
      <w:i/>
      <w:iCs/>
      <w:sz w:val="16"/>
      <w:szCs w:val="16"/>
    </w:rPr>
  </w:style>
  <w:style w:type="paragraph" w:styleId="Ttulo7">
    <w:name w:val="heading 7"/>
    <w:basedOn w:val="Normal"/>
    <w:next w:val="Normal"/>
    <w:uiPriority w:val="9"/>
    <w:qFormat/>
    <w:pPr>
      <w:numPr>
        <w:ilvl w:val="6"/>
        <w:numId w:val="1"/>
      </w:numPr>
      <w:spacing w:before="240" w:after="60"/>
      <w:outlineLvl w:val="6"/>
    </w:pPr>
    <w:rPr>
      <w:sz w:val="16"/>
      <w:szCs w:val="16"/>
    </w:rPr>
  </w:style>
  <w:style w:type="paragraph" w:styleId="Ttulo8">
    <w:name w:val="heading 8"/>
    <w:basedOn w:val="Normal"/>
    <w:next w:val="Normal"/>
    <w:uiPriority w:val="9"/>
    <w:qFormat/>
    <w:pPr>
      <w:numPr>
        <w:ilvl w:val="7"/>
        <w:numId w:val="1"/>
      </w:numPr>
      <w:spacing w:before="240" w:after="60"/>
      <w:outlineLvl w:val="7"/>
    </w:pPr>
    <w:rPr>
      <w:i/>
      <w:iCs/>
      <w:sz w:val="16"/>
      <w:szCs w:val="16"/>
    </w:rPr>
  </w:style>
  <w:style w:type="paragraph" w:styleId="Ttulo9">
    <w:name w:val="heading 9"/>
    <w:basedOn w:val="Normal"/>
    <w:next w:val="Normal"/>
    <w:uiPriority w:val="9"/>
    <w:qFormat/>
    <w:pPr>
      <w:numPr>
        <w:ilvl w:val="8"/>
        <w:numId w:val="1"/>
      </w:numPr>
      <w:spacing w:before="240" w:after="60"/>
      <w:outlineLvl w:val="8"/>
    </w:pPr>
    <w:rPr>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Fuentedeprrafopredeter"/>
    <w:rPr>
      <w:rFonts w:ascii="Times New Roman" w:hAnsi="Times New Roman" w:cs="Times New Roman"/>
      <w:i/>
      <w:iCs/>
      <w:sz w:val="22"/>
      <w:szCs w:val="22"/>
    </w:rPr>
  </w:style>
  <w:style w:type="paragraph" w:styleId="Ttulo">
    <w:name w:val="Title"/>
    <w:basedOn w:val="Normal"/>
    <w:next w:val="Normal"/>
    <w:qFormat/>
    <w:pPr>
      <w:framePr w:w="9360" w:hSpace="187" w:vSpace="187" w:wrap="notBeside" w:vAnchor="text" w:hAnchor="page" w:xAlign="center" w:y="1"/>
      <w:jc w:val="center"/>
    </w:pPr>
    <w:rPr>
      <w:kern w:val="28"/>
      <w:sz w:val="48"/>
      <w:szCs w:val="48"/>
    </w:rPr>
  </w:style>
  <w:style w:type="paragraph" w:styleId="Textonotapie">
    <w:name w:val="footnote text"/>
    <w:basedOn w:val="Normal"/>
    <w:link w:val="TextonotapieCar"/>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Refdenotaalpie">
    <w:name w:val="footnote reference"/>
    <w:basedOn w:val="Fuentedeprrafopredeter"/>
    <w:semiHidden/>
    <w:rPr>
      <w:vertAlign w:val="superscript"/>
    </w:rPr>
  </w:style>
  <w:style w:type="paragraph" w:styleId="Piedepgina">
    <w:name w:val="footer"/>
    <w:basedOn w:val="Normal"/>
    <w:link w:val="PiedepginaC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tulo1"/>
    <w:link w:val="ReferenceHeadChar"/>
    <w:pPr>
      <w:numPr>
        <w:numId w:val="0"/>
      </w:numPr>
    </w:pPr>
  </w:style>
  <w:style w:type="paragraph" w:styleId="Encabezado">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ipervnculo">
    <w:name w:val="Hyperlink"/>
    <w:basedOn w:val="Fuentedeprrafopredeter"/>
    <w:rPr>
      <w:color w:val="0000FF"/>
      <w:u w:val="single"/>
    </w:rPr>
  </w:style>
  <w:style w:type="character" w:styleId="Hipervnculovisitado">
    <w:name w:val="FollowedHyperlink"/>
    <w:basedOn w:val="Fuentedeprrafopredeter"/>
    <w:rPr>
      <w:color w:val="800080"/>
      <w:u w:val="single"/>
    </w:rPr>
  </w:style>
  <w:style w:type="paragraph" w:styleId="Sangradetextonormal">
    <w:name w:val="Body Text Indent"/>
    <w:basedOn w:val="Normal"/>
    <w:link w:val="SangradetextonormalCar"/>
    <w:pPr>
      <w:ind w:left="630" w:hanging="630"/>
    </w:pPr>
    <w:rPr>
      <w:szCs w:val="24"/>
    </w:rPr>
  </w:style>
  <w:style w:type="paragraph" w:styleId="Mapadeldocumento">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Textodeglobo">
    <w:name w:val="Balloon Text"/>
    <w:basedOn w:val="Normal"/>
    <w:link w:val="TextodegloboCar"/>
    <w:rsid w:val="00F33D49"/>
    <w:rPr>
      <w:rFonts w:ascii="Tahoma" w:hAnsi="Tahoma" w:cs="Tahoma"/>
      <w:sz w:val="16"/>
      <w:szCs w:val="16"/>
    </w:rPr>
  </w:style>
  <w:style w:type="character" w:customStyle="1" w:styleId="TextodegloboCar">
    <w:name w:val="Texto de globo Car"/>
    <w:basedOn w:val="Fuentedeprrafopredeter"/>
    <w:link w:val="Textodeglobo"/>
    <w:rsid w:val="00F33D49"/>
    <w:rPr>
      <w:rFonts w:ascii="Tahoma" w:hAnsi="Tahoma" w:cs="Tahoma"/>
      <w:sz w:val="16"/>
      <w:szCs w:val="16"/>
    </w:rPr>
  </w:style>
  <w:style w:type="character" w:styleId="Textodelmarcadordeposicin">
    <w:name w:val="Placeholder Text"/>
    <w:basedOn w:val="Fuentedeprrafopredeter"/>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Fuentedeprrafopredeter"/>
    <w:uiPriority w:val="99"/>
    <w:rsid w:val="00C82D86"/>
    <w:rPr>
      <w:rFonts w:ascii="Verdana" w:hAnsi="Verdana" w:cs="Verdana"/>
      <w:color w:val="000000"/>
      <w:sz w:val="22"/>
      <w:szCs w:val="22"/>
    </w:rPr>
  </w:style>
  <w:style w:type="character" w:customStyle="1" w:styleId="bodytype">
    <w:name w:val="body type"/>
    <w:basedOn w:val="Fuentedeprrafopredeter"/>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Ttulo1Car">
    <w:name w:val="Título 1 Car"/>
    <w:basedOn w:val="Fuentedeprrafopredeter"/>
    <w:link w:val="Ttulo1"/>
    <w:uiPriority w:val="9"/>
    <w:rsid w:val="003F52AD"/>
    <w:rPr>
      <w:smallCaps/>
      <w:kern w:val="28"/>
    </w:rPr>
  </w:style>
  <w:style w:type="character" w:customStyle="1" w:styleId="ReferenceHeadChar">
    <w:name w:val="Reference Head Char"/>
    <w:basedOn w:val="Ttulo1Car"/>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Revisin">
    <w:name w:val="Revision"/>
    <w:hidden/>
    <w:uiPriority w:val="99"/>
    <w:semiHidden/>
    <w:rsid w:val="001B36B1"/>
  </w:style>
  <w:style w:type="character" w:customStyle="1" w:styleId="BodyText2">
    <w:name w:val="Body Text2"/>
    <w:basedOn w:val="Fuentedeprrafopredeter"/>
    <w:uiPriority w:val="99"/>
    <w:rsid w:val="001B36B1"/>
    <w:rPr>
      <w:rFonts w:ascii="Verdana" w:hAnsi="Verdana" w:cs="Verdana"/>
      <w:color w:val="000000"/>
      <w:sz w:val="22"/>
      <w:szCs w:val="22"/>
    </w:rPr>
  </w:style>
  <w:style w:type="character" w:customStyle="1" w:styleId="Ttulo2Car">
    <w:name w:val="Título 2 Car"/>
    <w:basedOn w:val="Fuentedeprrafopredeter"/>
    <w:link w:val="Ttulo2"/>
    <w:uiPriority w:val="9"/>
    <w:rsid w:val="001B36B1"/>
    <w:rPr>
      <w:i/>
      <w:iCs/>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Fuentedeprrafopredeter"/>
    <w:link w:val="TextL-MAG"/>
    <w:rsid w:val="009C7D17"/>
    <w:rPr>
      <w:rFonts w:ascii="Arial" w:eastAsia="MS Mincho" w:hAnsi="Arial"/>
      <w:sz w:val="18"/>
      <w:szCs w:val="22"/>
      <w:lang w:eastAsia="ja-JP"/>
    </w:rPr>
  </w:style>
  <w:style w:type="character" w:customStyle="1" w:styleId="PiedepginaCar">
    <w:name w:val="Pie de página Car"/>
    <w:basedOn w:val="Fuentedeprrafopredeter"/>
    <w:link w:val="Piedepgina"/>
    <w:uiPriority w:val="99"/>
    <w:rsid w:val="00D90C10"/>
  </w:style>
  <w:style w:type="character" w:customStyle="1" w:styleId="TextonotapieCar">
    <w:name w:val="Texto nota pie Car"/>
    <w:basedOn w:val="Fuentedeprrafopredeter"/>
    <w:link w:val="Textonotapie"/>
    <w:semiHidden/>
    <w:rsid w:val="00C075EF"/>
    <w:rPr>
      <w:sz w:val="16"/>
      <w:szCs w:val="16"/>
    </w:rPr>
  </w:style>
  <w:style w:type="character" w:customStyle="1" w:styleId="SangradetextonormalCar">
    <w:name w:val="Sangría de texto normal Car"/>
    <w:basedOn w:val="Fuentedeprrafopredeter"/>
    <w:link w:val="Sangradetextonormal"/>
    <w:rsid w:val="003F26BD"/>
    <w:rPr>
      <w:szCs w:val="24"/>
    </w:rPr>
  </w:style>
  <w:style w:type="paragraph" w:styleId="Prrafodelista">
    <w:name w:val="List Paragraph"/>
    <w:basedOn w:val="Normal"/>
    <w:uiPriority w:val="34"/>
    <w:qFormat/>
    <w:rsid w:val="00D5600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BD838F-E33F-481C-9543-F60640A0E3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Pages>
  <Words>4862</Words>
  <Characters>26742</Characters>
  <Application>Microsoft Office Word</Application>
  <DocSecurity>0</DocSecurity>
  <Lines>222</Lines>
  <Paragraphs>63</Paragraphs>
  <ScaleCrop>false</ScaleCrop>
  <HeadingPairs>
    <vt:vector size="6" baseType="variant">
      <vt:variant>
        <vt:lpstr>Título</vt:lpstr>
      </vt:variant>
      <vt:variant>
        <vt:i4>1</vt:i4>
      </vt:variant>
      <vt:variant>
        <vt:lpstr>Títulos</vt:lpstr>
      </vt:variant>
      <vt:variant>
        <vt:i4>7</vt:i4>
      </vt:variant>
      <vt:variant>
        <vt:lpstr>Title</vt:lpstr>
      </vt:variant>
      <vt:variant>
        <vt:i4>1</vt:i4>
      </vt:variant>
    </vt:vector>
  </HeadingPairs>
  <TitlesOfParts>
    <vt:vector size="9" baseType="lpstr">
      <vt:lpstr></vt:lpstr>
      <vt:lpstr>INTRODUCTION</vt:lpstr>
      <vt:lpstr>¿Qué es un sistema de información geográfica?</vt:lpstr>
      <vt:lpstr>    COMPONENTES DE UN SIG</vt:lpstr>
      <vt:lpstr>    FUNCIONES DE UN SIG</vt:lpstr>
      <vt:lpstr>    USOS DE SIG</vt:lpstr>
      <vt:lpstr>Conclusión</vt:lpstr>
      <vt:lpstr>Referencias</vt:lpstr>
      <vt:lpstr></vt:lpstr>
    </vt:vector>
  </TitlesOfParts>
  <Company>IEEE</Company>
  <LinksUpToDate>false</LinksUpToDate>
  <CharactersWithSpaces>31541</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Melvin</dc:creator>
  <cp:keywords/>
  <dc:description/>
  <cp:lastModifiedBy>melvin gorozabel</cp:lastModifiedBy>
  <cp:revision>2</cp:revision>
  <cp:lastPrinted>2012-08-02T18:53:00Z</cp:lastPrinted>
  <dcterms:created xsi:type="dcterms:W3CDTF">2018-10-06T18:23:00Z</dcterms:created>
  <dcterms:modified xsi:type="dcterms:W3CDTF">2018-10-06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4d6087-037c-3ecf-9e98-932701049f2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